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61BE61" w14:textId="77777777" w:rsidR="00FD47B7" w:rsidRDefault="00FD47B7" w:rsidP="00FD47B7">
      <w:pPr>
        <w:spacing w:line="360" w:lineRule="auto"/>
        <w:jc w:val="both"/>
        <w:rPr>
          <w:b/>
        </w:rPr>
      </w:pPr>
      <w:r>
        <w:rPr>
          <w:b/>
        </w:rPr>
        <w:t>Supplementary Section</w:t>
      </w:r>
    </w:p>
    <w:p w14:paraId="10D15872" w14:textId="1A148E88" w:rsidR="00FD47B7" w:rsidRDefault="00FD47B7" w:rsidP="00FD47B7">
      <w:pPr>
        <w:jc w:val="both"/>
      </w:pPr>
      <w:r>
        <w:rPr>
          <w:b/>
        </w:rPr>
        <w:t>Supplementary</w:t>
      </w:r>
      <w:r w:rsidR="00087E03">
        <w:rPr>
          <w:b/>
        </w:rPr>
        <w:t xml:space="preserve"> </w:t>
      </w:r>
      <w:r>
        <w:rPr>
          <w:b/>
        </w:rPr>
        <w:t xml:space="preserve">Table 1. </w:t>
      </w:r>
      <w:r>
        <w:t>Diet of Australian elapids taken mainly from Shine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1506"/>
        <w:gridCol w:w="1390"/>
        <w:gridCol w:w="596"/>
        <w:gridCol w:w="703"/>
        <w:gridCol w:w="812"/>
        <w:gridCol w:w="816"/>
        <w:gridCol w:w="1077"/>
        <w:gridCol w:w="703"/>
        <w:gridCol w:w="672"/>
        <w:gridCol w:w="741"/>
      </w:tblGrid>
      <w:tr w:rsidR="00FD47B7" w14:paraId="395FCEE5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3AD2A6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AFFDD9" w14:textId="77777777" w:rsidR="00FD47B7" w:rsidRDefault="00FD47B7">
            <w:pPr>
              <w:spacing w:line="240" w:lineRule="auto"/>
              <w:jc w:val="both"/>
            </w:pPr>
            <w:r>
              <w:t>I</w:t>
            </w:r>
            <w:r>
              <w:rPr>
                <w:sz w:val="20"/>
                <w:szCs w:val="20"/>
              </w:rPr>
              <w:t>nvertebrates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AA5BF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ish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97601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rogs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4EE75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zards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0EC8C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nakes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396D0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mmals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17C31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irds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A4096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ggs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0A3354" w14:textId="77777777" w:rsidR="00FD47B7" w:rsidRDefault="00FD47B7">
            <w:pPr>
              <w:spacing w:line="24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F</w:t>
            </w:r>
          </w:p>
        </w:tc>
      </w:tr>
      <w:tr w:rsidR="00FD47B7" w14:paraId="05C73105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90F59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Denisonia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devisi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29AC5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5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C6732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3D8E3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8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86B4E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5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D67D0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8816B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DB5C4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6F802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93739C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3&lt;/Year&gt;&lt;RecNum&gt;382&lt;/RecNum&gt;&lt;DisplayText&gt;(30)&lt;/DisplayText&gt;&lt;record&gt;&lt;rec-number&gt;382&lt;/rec-number&gt;&lt;foreign-keys&gt;&lt;key app="EN" db-id="vz2twafz9fzftxe5d2c59xds9ex5vrsfw0f9" timestamp="1483916576"&gt;382&lt;/key&gt;&lt;/foreign-keys&gt;&lt;ref-type name="Journal Article"&gt;17&lt;/ref-type&gt;&lt;contributors&gt;&lt;authors&gt;&lt;author&gt;Shine, R.&lt;/author&gt;&lt;/authors&gt;&lt;/contributors&gt;&lt;titles&gt;&lt;title&gt;Food Habits and reproductive Biology of Australian Elapid Snakes of the Genus Denisonia&lt;/title&gt;&lt;secondary-title&gt;Journal of Herpetology&lt;/secondary-title&gt;&lt;/titles&gt;&lt;periodical&gt;&lt;full-title&gt;Journal of Herpetology&lt;/full-title&gt;&lt;/periodical&gt;&lt;pages&gt;171-175&lt;/pages&gt;&lt;volume&gt;17&lt;/volume&gt;&lt;number&gt;2&lt;/number&gt;&lt;dates&gt;&lt;year&gt;1983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0)</w:t>
            </w:r>
            <w:r>
              <w:fldChar w:fldCharType="end"/>
            </w:r>
          </w:p>
        </w:tc>
      </w:tr>
      <w:tr w:rsidR="00FD47B7" w14:paraId="0D48B063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B03E5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Denisonia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aculata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54924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7CA59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E9EFC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5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A1195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55C2D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21BB8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25088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C624D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807D02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3&lt;/Year&gt;&lt;RecNum&gt;382&lt;/RecNum&gt;&lt;DisplayText&gt;(30)&lt;/DisplayText&gt;&lt;record&gt;&lt;rec-number&gt;382&lt;/rec-number&gt;&lt;foreign-keys&gt;&lt;key app="EN" db-id="vz2twafz9fzftxe5d2c59xds9ex5vrsfw0f9" timestamp="1483916576"&gt;382&lt;/key&gt;&lt;/foreign-keys&gt;&lt;ref-type name="Journal Article"&gt;17&lt;/ref-type&gt;&lt;contributors&gt;&lt;authors&gt;&lt;author&gt;Shine, R.&lt;/author&gt;&lt;/authors&gt;&lt;/contributors&gt;&lt;titles&gt;&lt;title&gt;Food Habits and reproductive Biology of Australian Elapid Snakes of the Genus Denisonia&lt;/title&gt;&lt;secondary-title&gt;Journal of Herpetology&lt;/secondary-title&gt;&lt;/titles&gt;&lt;periodical&gt;&lt;full-title&gt;Journal of Herpetology&lt;/full-title&gt;&lt;/periodical&gt;&lt;pages&gt;171-175&lt;/pages&gt;&lt;volume&gt;17&lt;/volume&gt;&lt;number&gt;2&lt;/number&gt;&lt;dates&gt;&lt;year&gt;1983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0)</w:t>
            </w:r>
            <w:r>
              <w:fldChar w:fldCharType="end"/>
            </w:r>
          </w:p>
        </w:tc>
      </w:tr>
      <w:tr w:rsidR="00FD47B7" w14:paraId="3EC38A64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A386B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Elapognathu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coronatu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737ED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D58A3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2556D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3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81930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4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F174D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1C300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6B40C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A1EFF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806586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1&lt;/Year&gt;&lt;RecNum&gt;397&lt;/RecNum&gt;&lt;DisplayText&gt;(55)&lt;/DisplayText&gt;&lt;record&gt;&lt;rec-number&gt;397&lt;/rec-number&gt;&lt;foreign-keys&gt;&lt;key app="EN" db-id="vz2twafz9fzftxe5d2c59xds9ex5vrsfw0f9" timestamp="1483924012"&gt;397&lt;/key&gt;&lt;/foreign-keys&gt;&lt;ref-type name="Journal Article"&gt;17&lt;/ref-type&gt;&lt;contributors&gt;&lt;authors&gt;&lt;author&gt;Shine, R.&lt;/author&gt;&lt;/authors&gt;&lt;/contributors&gt;&lt;titles&gt;&lt;title&gt;Venomous Snakes in Cold Climates: Ecology of the Australian genus Drysdalia (Serpentes:Elapidae)&lt;/title&gt;&lt;secondary-title&gt;Copeia&lt;/secondary-title&gt;&lt;/titles&gt;&lt;periodical&gt;&lt;full-title&gt;Copeia&lt;/full-title&gt;&lt;/periodical&gt;&lt;pages&gt;14-25&lt;/pages&gt;&lt;volume&gt;1981&lt;/volume&gt;&lt;number&gt;1&lt;/number&gt;&lt;dates&gt;&lt;year&gt;1981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5)</w:t>
            </w:r>
            <w:r>
              <w:fldChar w:fldCharType="end"/>
            </w:r>
          </w:p>
        </w:tc>
      </w:tr>
      <w:tr w:rsidR="00FD47B7" w14:paraId="0A378D2E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A0E77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arasuta</w:t>
            </w:r>
            <w:proofErr w:type="spellEnd"/>
            <w:r>
              <w:rPr>
                <w:sz w:val="20"/>
                <w:szCs w:val="20"/>
              </w:rPr>
              <w:t xml:space="preserve"> flagellum</w:t>
            </w:r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DC582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2DE81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2DAF1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A3059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1910B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A25D0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D784C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0DEDC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687403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8&lt;/Year&gt;&lt;RecNum&gt;375&lt;/RecNum&gt;&lt;DisplayText&gt;(29)&lt;/DisplayText&gt;&lt;record&gt;&lt;rec-number&gt;375&lt;/rec-number&gt;&lt;foreign-keys&gt;&lt;key app="EN" db-id="vz2twafz9fzftxe5d2c59xds9ex5vrsfw0f9" timestamp="1483915785"&gt;375&lt;/key&gt;&lt;/foreign-keys&gt;&lt;ref-type name="Journal Article"&gt;17&lt;/ref-type&gt;&lt;contributors&gt;&lt;authors&gt;&lt;author&gt;Shine, R.&lt;/author&gt;&lt;/authors&gt;&lt;/contributors&gt;&lt;titles&gt;&lt;title&gt;Food Habits and Reproductive Biology of Small Australian Snakes of the Genera Unechis and Suta (Elapidae)&lt;/title&gt;&lt;secondary-title&gt;Journal of Herpetology&lt;/secondary-title&gt;&lt;/titles&gt;&lt;periodical&gt;&lt;full-title&gt;Journal of Herpetology&lt;/full-title&gt;&lt;/periodical&gt;&lt;pages&gt;307-315&lt;/pages&gt;&lt;volume&gt;22&lt;/volume&gt;&lt;number&gt;3&lt;/number&gt;&lt;dates&gt;&lt;year&gt;1988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9)</w:t>
            </w:r>
            <w:r>
              <w:fldChar w:fldCharType="end"/>
            </w:r>
          </w:p>
        </w:tc>
      </w:tr>
      <w:tr w:rsidR="00FD47B7" w14:paraId="72449D27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2FDB6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arasuta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onachu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FFDE8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087CB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A46D1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FAD11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8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3369C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6E6AC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046DC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F4386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245103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8&lt;/Year&gt;&lt;RecNum&gt;375&lt;/RecNum&gt;&lt;DisplayText&gt;(29)&lt;/DisplayText&gt;&lt;record&gt;&lt;rec-number&gt;375&lt;/rec-number&gt;&lt;foreign-keys&gt;&lt;key app="EN" db-id="vz2twafz9fzftxe5d2c59xds9ex5vrsfw0f9" timestamp="1483915785"&gt;375&lt;/key&gt;&lt;/foreign-keys&gt;&lt;ref-type name="Journal Article"&gt;17&lt;/ref-type&gt;&lt;contributors&gt;&lt;authors&gt;&lt;author&gt;Shine, R.&lt;/author&gt;&lt;/authors&gt;&lt;/contributors&gt;&lt;titles&gt;&lt;title&gt;Food Habits and Reproductive Biology of Small Australian Snakes of the Genera Unechis and Suta (Elapidae)&lt;/title&gt;&lt;secondary-title&gt;Journal of Herpetology&lt;/secondary-title&gt;&lt;/titles&gt;&lt;periodical&gt;&lt;full-title&gt;Journal of Herpetology&lt;/full-title&gt;&lt;/periodical&gt;&lt;pages&gt;307-315&lt;/pages&gt;&lt;volume&gt;22&lt;/volume&gt;&lt;number&gt;3&lt;/number&gt;&lt;dates&gt;&lt;year&gt;1988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9)</w:t>
            </w:r>
            <w:r>
              <w:fldChar w:fldCharType="end"/>
            </w:r>
          </w:p>
        </w:tc>
      </w:tr>
      <w:tr w:rsidR="00FD47B7" w14:paraId="3B1EA71B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4DE2C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ta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fasciata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0268E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7E3F2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48A21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7F22A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6203E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3D0EB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6B1D4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4E5A9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F66F74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3&lt;/Year&gt;&lt;RecNum&gt;382&lt;/RecNum&gt;&lt;DisplayText&gt;(30)&lt;/DisplayText&gt;&lt;record&gt;&lt;rec-number&gt;382&lt;/rec-number&gt;&lt;foreign-keys&gt;&lt;key app="EN" db-id="vz2twafz9fzftxe5d2c59xds9ex5vrsfw0f9" timestamp="1483916576"&gt;382&lt;/key&gt;&lt;/foreign-keys&gt;&lt;ref-type name="Journal Article"&gt;17&lt;/ref-type&gt;&lt;contributors&gt;&lt;authors&gt;&lt;author&gt;Shine, R.&lt;/author&gt;&lt;/authors&gt;&lt;/contributors&gt;&lt;titles&gt;&lt;title&gt;Food Habits and reproductive Biology of Australian Elapid Snakes of the Genus Denisonia&lt;/title&gt;&lt;secondary-title&gt;Journal of Herpetology&lt;/secondary-title&gt;&lt;/titles&gt;&lt;periodical&gt;&lt;full-title&gt;Journal of Herpetology&lt;/full-title&gt;&lt;/periodical&gt;&lt;pages&gt;171-175&lt;/pages&gt;&lt;volume&gt;17&lt;/volume&gt;&lt;number&gt;2&lt;/number&gt;&lt;dates&gt;&lt;year&gt;1983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0)</w:t>
            </w:r>
            <w:r>
              <w:fldChar w:fldCharType="end"/>
            </w:r>
          </w:p>
        </w:tc>
      </w:tr>
      <w:tr w:rsidR="00FD47B7" w14:paraId="21C936CA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FD9B3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ta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punctata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384FB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57FFC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FCEB6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E0CF4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3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7BA07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7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C8DE3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02832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6F5E5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8224C4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3&lt;/Year&gt;&lt;RecNum&gt;382&lt;/RecNum&gt;&lt;DisplayText&gt;(30)&lt;/DisplayText&gt;&lt;record&gt;&lt;rec-number&gt;382&lt;/rec-number&gt;&lt;foreign-keys&gt;&lt;key app="EN" db-id="vz2twafz9fzftxe5d2c59xds9ex5vrsfw0f9" timestamp="1483916576"&gt;382&lt;/key&gt;&lt;/foreign-keys&gt;&lt;ref-type name="Journal Article"&gt;17&lt;/ref-type&gt;&lt;contributors&gt;&lt;authors&gt;&lt;author&gt;Shine, R.&lt;/author&gt;&lt;/authors&gt;&lt;/contributors&gt;&lt;titles&gt;&lt;title&gt;Food Habits and reproductive Biology of Australian Elapid Snakes of the Genus Denisonia&lt;/title&gt;&lt;secondary-title&gt;Journal of Herpetology&lt;/secondary-title&gt;&lt;/titles&gt;&lt;periodical&gt;&lt;full-title&gt;Journal of Herpetology&lt;/full-title&gt;&lt;/periodical&gt;&lt;pages&gt;171-175&lt;/pages&gt;&lt;volume&gt;17&lt;/volume&gt;&lt;number&gt;2&lt;/number&gt;&lt;dates&gt;&lt;year&gt;1983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0)</w:t>
            </w:r>
            <w:r>
              <w:fldChar w:fldCharType="end"/>
            </w:r>
          </w:p>
        </w:tc>
      </w:tr>
      <w:tr w:rsidR="00FD47B7" w14:paraId="6A3C0005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47B71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ta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suta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474FF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D4489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F1C51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22BD2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7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BE503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1719E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9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4A86C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21F09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179855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8&lt;/Year&gt;&lt;RecNum&gt;375&lt;/RecNum&gt;&lt;DisplayText&gt;(29)&lt;/DisplayText&gt;&lt;record&gt;&lt;rec-number&gt;375&lt;/rec-number&gt;&lt;foreign-keys&gt;&lt;key app="EN" db-id="vz2twafz9fzftxe5d2c59xds9ex5vrsfw0f9" timestamp="1483915785"&gt;375&lt;/key&gt;&lt;/foreign-keys&gt;&lt;ref-type name="Journal Article"&gt;17&lt;/ref-type&gt;&lt;contributors&gt;&lt;authors&gt;&lt;author&gt;Shine, R.&lt;/author&gt;&lt;/authors&gt;&lt;/contributors&gt;&lt;titles&gt;&lt;title&gt;Food Habits and Reproductive Biology of Small Australian Snakes of the Genera Unechis and Suta (Elapidae)&lt;/title&gt;&lt;secondary-title&gt;Journal of Herpetology&lt;/secondary-title&gt;&lt;/titles&gt;&lt;periodical&gt;&lt;full-title&gt;Journal of Herpetology&lt;/full-title&gt;&lt;/periodical&gt;&lt;pages&gt;307-315&lt;/pages&gt;&lt;volume&gt;22&lt;/volume&gt;&lt;number&gt;3&lt;/number&gt;&lt;dates&gt;&lt;year&gt;1988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9)</w:t>
            </w:r>
            <w:r>
              <w:fldChar w:fldCharType="end"/>
            </w:r>
          </w:p>
        </w:tc>
      </w:tr>
      <w:tr w:rsidR="00FD47B7" w14:paraId="4135D1FD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D9A57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Cryptoph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nigrescen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AEBF4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EC948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09FBE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12452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15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F3E0D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5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05020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2AA3C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DAB53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677664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4&lt;/Year&gt;&lt;RecNum&gt;379&lt;/RecNum&gt;&lt;DisplayText&gt;(31)&lt;/DisplayText&gt;&lt;record&gt;&lt;rec-number&gt;379&lt;/rec-number&gt;&lt;foreign-keys&gt;&lt;key app="EN" db-id="vz2twafz9fzftxe5d2c59xds9ex5vrsfw0f9" timestamp="1483916237"&gt;379&lt;/key&gt;&lt;/foreign-keys&gt;&lt;ref-type name="Journal Article"&gt;17&lt;/ref-type&gt;&lt;contributors&gt;&lt;authors&gt;&lt;author&gt;Shine, R.&lt;/author&gt;&lt;/authors&gt;&lt;/contributors&gt;&lt;titles&gt;&lt;title&gt;Reproductive Biology and Food Habits of the Australian Elapid Snakes of the Genus Cryptophis&lt;/title&gt;&lt;secondary-title&gt;Journal of Herpetology&lt;/secondary-title&gt;&lt;/titles&gt;&lt;periodical&gt;&lt;full-title&gt;Journal of Herpetology&lt;/full-title&gt;&lt;/periodical&gt;&lt;pages&gt;33-39&lt;/pages&gt;&lt;volume&gt;18&lt;/volume&gt;&lt;number&gt;1&lt;/number&gt;&lt;dates&gt;&lt;year&gt;198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1)</w:t>
            </w:r>
            <w:r>
              <w:fldChar w:fldCharType="end"/>
            </w:r>
          </w:p>
        </w:tc>
      </w:tr>
      <w:tr w:rsidR="00FD47B7" w14:paraId="4401949A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C5B3D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Cryptoph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pallidicep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90621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11092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9887A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5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99599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9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0E4DE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5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D0115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359F0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21BAF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0E41DD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4&lt;/Year&gt;&lt;RecNum&gt;379&lt;/RecNum&gt;&lt;DisplayText&gt;(31)&lt;/DisplayText&gt;&lt;record&gt;&lt;rec-number&gt;379&lt;/rec-number&gt;&lt;foreign-keys&gt;&lt;key app="EN" db-id="vz2twafz9fzftxe5d2c59xds9ex5vrsfw0f9" timestamp="1483916237"&gt;379&lt;/key&gt;&lt;/foreign-keys&gt;&lt;ref-type name="Journal Article"&gt;17&lt;/ref-type&gt;&lt;contributors&gt;&lt;authors&gt;&lt;author&gt;Shine, R.&lt;/author&gt;&lt;/authors&gt;&lt;/contributors&gt;&lt;titles&gt;&lt;title&gt;Reproductive Biology and Food Habits of the Australian Elapid Snakes of the Genus Cryptophis&lt;/title&gt;&lt;secondary-title&gt;Journal of Herpetology&lt;/secondary-title&gt;&lt;/titles&gt;&lt;periodical&gt;&lt;full-title&gt;Journal of Herpetology&lt;/full-title&gt;&lt;/periodical&gt;&lt;pages&gt;33-39&lt;/pages&gt;&lt;volume&gt;18&lt;/volume&gt;&lt;number&gt;1&lt;/number&gt;&lt;dates&gt;&lt;year&gt;198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1)</w:t>
            </w:r>
            <w:r>
              <w:fldChar w:fldCharType="end"/>
            </w:r>
          </w:p>
        </w:tc>
      </w:tr>
      <w:tr w:rsidR="00FD47B7" w14:paraId="4BE7767E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AE9F3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Echiops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curta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1E5DC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5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FFF3C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390A3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2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4AAF4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2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33574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A88EB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3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7804B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5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5961C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080654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2&lt;/Year&gt;&lt;RecNum&gt;388&lt;/RecNum&gt;&lt;DisplayText&gt;(39)&lt;/DisplayText&gt;&lt;record&gt;&lt;rec-number&gt;388&lt;/rec-number&gt;&lt;foreign-keys&gt;&lt;key app="EN" db-id="vz2twafz9fzftxe5d2c59xds9ex5vrsfw0f9" timestamp="1483918669"&gt;388&lt;/key&gt;&lt;/foreign-keys&gt;&lt;ref-type name="Journal Article"&gt;17&lt;/ref-type&gt;&lt;contributors&gt;&lt;authors&gt;&lt;author&gt;Shine, Richard&lt;/author&gt;&lt;/authors&gt;&lt;/contributors&gt;&lt;titles&gt;&lt;title&gt;Ecology of the Australian Elapid Snake Echiopsis curta&lt;/title&gt;&lt;secondary-title&gt;Journal of Herpetology&lt;/secondary-title&gt;&lt;/titles&gt;&lt;periodical&gt;&lt;full-title&gt;Journal of Herpetology&lt;/full-title&gt;&lt;/periodical&gt;&lt;pages&gt;388-393&lt;/pages&gt;&lt;volume&gt;16&lt;/volume&gt;&lt;number&gt;4&lt;/number&gt;&lt;dates&gt;&lt;year&gt;1982&lt;/year&gt;&lt;/dates&gt;&lt;publisher&gt;Society for the Study of Amphibians and Reptiles&lt;/publisher&gt;&lt;isbn&gt;00221511, 19372418&lt;/isbn&gt;&lt;urls&gt;&lt;related-urls&gt;&lt;url&gt;http://www.jstor.org/stable/1563569&lt;/url&gt;&lt;/related-urls&gt;&lt;/urls&gt;&lt;custom1&gt;Full publication date: Dec., 1982&lt;/custom1&gt;&lt;electronic-resource-num&gt;10.2307/156356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9)</w:t>
            </w:r>
            <w:r>
              <w:fldChar w:fldCharType="end"/>
            </w:r>
          </w:p>
        </w:tc>
      </w:tr>
      <w:tr w:rsidR="00FD47B7" w14:paraId="0FA3CAB8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B99F8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Austrelaps</w:t>
            </w:r>
            <w:proofErr w:type="spellEnd"/>
            <w:r>
              <w:rPr>
                <w:sz w:val="20"/>
                <w:szCs w:val="20"/>
              </w:rPr>
              <w:t xml:space="preserve"> labialis</w:t>
            </w:r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2A037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D4BF8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C3A3B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7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6B590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54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431CF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BAE4C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8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E7973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A0C23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8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46A7E4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7&lt;/Year&gt;&lt;RecNum&gt;395&lt;/RecNum&gt;&lt;DisplayText&gt;(51)&lt;/DisplayText&gt;&lt;record&gt;&lt;rec-number&gt;395&lt;/rec-number&gt;&lt;foreign-keys&gt;&lt;key app="EN" db-id="vz2twafz9fzftxe5d2c59xds9ex5vrsfw0f9" timestamp="1483922705"&gt;395&lt;/key&gt;&lt;/foreign-keys&gt;&lt;ref-type name="Journal Article"&gt;17&lt;/ref-type&gt;&lt;contributors&gt;&lt;authors&gt;&lt;author&gt;Shine, Richard&lt;/author&gt;&lt;/authors&gt;&lt;/contributors&gt;&lt;titles&gt;&lt;title&gt;Ecological Ramifications of Prey Size: Food Habits and Reproductive Biology of Australian Copperhead Snakes (Austrelaps, Elapidae)&lt;/title&gt;&lt;secondary-title&gt;Journal of Herpetology&lt;/secondary-title&gt;&lt;/titles&gt;&lt;periodical&gt;&lt;full-title&gt;Journal of Herpetology&lt;/full-title&gt;&lt;/periodical&gt;&lt;pages&gt;21-28&lt;/pages&gt;&lt;volume&gt;21&lt;/volume&gt;&lt;number&gt;1&lt;/number&gt;&lt;dates&gt;&lt;year&gt;1987&lt;/year&gt;&lt;/dates&gt;&lt;publisher&gt;Society for the Study of Amphibians and Reptiles&lt;/publisher&gt;&lt;isbn&gt;00221511, 19372418&lt;/isbn&gt;&lt;urls&gt;&lt;related-urls&gt;&lt;url&gt;http://www.jstor.org/stable/1564373&lt;/url&gt;&lt;/related-urls&gt;&lt;/urls&gt;&lt;custom1&gt;Full publication date: Mar., 1987&lt;/custom1&gt;&lt;electronic-resource-num&gt;10.2307/156437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1)</w:t>
            </w:r>
            <w:r>
              <w:fldChar w:fldCharType="end"/>
            </w:r>
          </w:p>
        </w:tc>
      </w:tr>
      <w:tr w:rsidR="00FD47B7" w14:paraId="37941DBF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A4B61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Austrelap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ramsayi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EB0BA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6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2B5B2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43A8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7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55838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8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A417C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4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31149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F0DDB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77B4E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6353D7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7&lt;/Year&gt;&lt;RecNum&gt;395&lt;/RecNum&gt;&lt;DisplayText&gt;(51)&lt;/DisplayText&gt;&lt;record&gt;&lt;rec-number&gt;395&lt;/rec-number&gt;&lt;foreign-keys&gt;&lt;key app="EN" db-id="vz2twafz9fzftxe5d2c59xds9ex5vrsfw0f9" timestamp="1483922705"&gt;395&lt;/key&gt;&lt;/foreign-keys&gt;&lt;ref-type name="Journal Article"&gt;17&lt;/ref-type&gt;&lt;contributors&gt;&lt;authors&gt;&lt;author&gt;Shine, Richard&lt;/author&gt;&lt;/authors&gt;&lt;/contributors&gt;&lt;titles&gt;&lt;title&gt;Ecological Ramifications of Prey Size: Food Habits and Reproductive Biology of Australian Copperhead Snakes (Austrelaps, Elapidae)&lt;/title&gt;&lt;secondary-title&gt;Journal of Herpetology&lt;/secondary-title&gt;&lt;/titles&gt;&lt;periodical&gt;&lt;full-title&gt;Journal of Herpetology&lt;/full-title&gt;&lt;/periodical&gt;&lt;pages&gt;21-28&lt;/pages&gt;&lt;volume&gt;21&lt;/volume&gt;&lt;number&gt;1&lt;/number&gt;&lt;dates&gt;&lt;year&gt;1987&lt;/year&gt;&lt;/dates&gt;&lt;publisher&gt;Society for the Study of Amphibians and Reptiles&lt;/publisher&gt;&lt;isbn&gt;00221511, 19372418&lt;/isbn&gt;&lt;urls&gt;&lt;related-urls&gt;&lt;url&gt;http://www.jstor.org/stable/1564373&lt;/url&gt;&lt;/related-urls&gt;&lt;/urls&gt;&lt;custom1&gt;Full publication date: Mar., 1987&lt;/custom1&gt;&lt;electronic-resource-num&gt;10.2307/156437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1)</w:t>
            </w:r>
            <w:r>
              <w:fldChar w:fldCharType="end"/>
            </w:r>
          </w:p>
        </w:tc>
      </w:tr>
      <w:tr w:rsidR="00FD47B7" w14:paraId="1B3F0C1D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45FC8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Austrelap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superbu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F5DD9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42270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DFC3C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03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65B44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64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C1061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3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13907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995B6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5541A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C4BACC" w14:textId="77777777" w:rsidR="00FD47B7" w:rsidRDefault="00FD47B7">
            <w:pPr>
              <w:spacing w:line="240" w:lineRule="auto"/>
              <w:jc w:val="both"/>
            </w:pPr>
            <w:r>
              <w:fldChar w:fldCharType="begin">
                <w:fldData xml:space="preserve">PEVuZE5vdGU+PENpdGU+PEF1dGhvcj5GZWFybjwvQXV0aG9yPjxZZWFyPjIwMTI8L1llYXI+PFJl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WFybjwvQXV0aG9yPjxZZWFyPjIwMTI8L1llYXI+PFJl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51, 56)</w:t>
            </w:r>
            <w:r>
              <w:fldChar w:fldCharType="end"/>
            </w:r>
          </w:p>
        </w:tc>
      </w:tr>
      <w:tr w:rsidR="00FD47B7" w14:paraId="2465F9A4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C06C8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Hoplocephalu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bitorquatu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0F850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6E3FA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8D67D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7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D4E84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53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E0222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8BA9C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7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FE2A1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A2720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FE3C8F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3&lt;/Year&gt;&lt;RecNum&gt;377&lt;/RecNum&gt;&lt;DisplayText&gt;(49)&lt;/DisplayText&gt;&lt;record&gt;&lt;rec-number&gt;377&lt;/rec-number&gt;&lt;foreign-keys&gt;&lt;key app="EN" db-id="vz2twafz9fzftxe5d2c59xds9ex5vrsfw0f9" timestamp="1483916008"&gt;377&lt;/key&gt;&lt;/foreign-keys&gt;&lt;ref-type name="Journal Article"&gt;17&lt;/ref-type&gt;&lt;contributors&gt;&lt;authors&gt;&lt;author&gt;Shine, R.&lt;/author&gt;&lt;/authors&gt;&lt;/contributors&gt;&lt;titles&gt;&lt;title&gt;Arboreality in Snakes: Ecology of the Australian Elapid Genus Hoplocephalus&lt;/title&gt;&lt;secondary-title&gt;Copeia&lt;/secondary-title&gt;&lt;/titles&gt;&lt;periodical&gt;&lt;full-title&gt;Copeia&lt;/full-title&gt;&lt;/periodical&gt;&lt;pages&gt;198-205&lt;/pages&gt;&lt;volume&gt;1983&lt;/volume&gt;&lt;number&gt;1&lt;/number&gt;&lt;dates&gt;&lt;year&gt;1983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49)</w:t>
            </w:r>
            <w:r>
              <w:fldChar w:fldCharType="end"/>
            </w:r>
          </w:p>
        </w:tc>
      </w:tr>
      <w:tr w:rsidR="00FD47B7" w14:paraId="18DBF1D2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26CB3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Hoplocephalu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bungaroide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4DDCA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1617C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9B20D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4768A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87211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0C64D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845F0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3E2C6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39CF8B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3&lt;/Year&gt;&lt;RecNum&gt;377&lt;/RecNum&gt;&lt;DisplayText&gt;(49)&lt;/DisplayText&gt;&lt;record&gt;&lt;rec-number&gt;377&lt;/rec-number&gt;&lt;foreign-keys&gt;&lt;key app="EN" db-id="vz2twafz9fzftxe5d2c59xds9ex5vrsfw0f9" timestamp="1483916008"&gt;377&lt;/key&gt;&lt;/foreign-keys&gt;&lt;ref-type name="Journal Article"&gt;17&lt;/ref-type&gt;&lt;contributors&gt;&lt;authors&gt;&lt;author&gt;Shine, R.&lt;/author&gt;&lt;/authors&gt;&lt;/contributors&gt;&lt;titles&gt;&lt;title&gt;Arboreality in Snakes: Ecology of the Australian Elapid Genus Hoplocephalus&lt;/title&gt;&lt;secondary-title&gt;Copeia&lt;/secondary-title&gt;&lt;/titles&gt;&lt;periodical&gt;&lt;full-title&gt;Copeia&lt;/full-title&gt;&lt;/periodical&gt;&lt;pages&gt;198-205&lt;/pages&gt;&lt;volume&gt;1983&lt;/volume&gt;&lt;number&gt;1&lt;/number&gt;&lt;dates&gt;&lt;year&gt;1983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49)</w:t>
            </w:r>
            <w:r>
              <w:fldChar w:fldCharType="end"/>
            </w:r>
          </w:p>
        </w:tc>
      </w:tr>
      <w:tr w:rsidR="00FD47B7" w14:paraId="7BE7CE64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D8D57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Hoplocephalu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stephensi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81F75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FABEE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79F51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1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BC390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45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E50BC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018E4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45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BC5AD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F4C4A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298533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3&lt;/Year&gt;&lt;RecNum&gt;377&lt;/RecNum&gt;&lt;DisplayText&gt;(49)&lt;/DisplayText&gt;&lt;record&gt;&lt;rec-number&gt;377&lt;/rec-number&gt;&lt;foreign-keys&gt;&lt;key app="EN" db-id="vz2twafz9fzftxe5d2c59xds9ex5vrsfw0f9" timestamp="1483916008"&gt;377&lt;/key&gt;&lt;/foreign-keys&gt;&lt;ref-type name="Journal Article"&gt;17&lt;/ref-type&gt;&lt;contributors&gt;&lt;authors&gt;&lt;author&gt;Shine, R.&lt;/author&gt;&lt;/authors&gt;&lt;/contributors&gt;&lt;titles&gt;&lt;title&gt;Arboreality in Snakes: Ecology of the Australian Elapid Genus Hoplocephalus&lt;/title&gt;&lt;secondary-title&gt;Copeia&lt;/secondary-title&gt;&lt;/titles&gt;&lt;periodical&gt;&lt;full-title&gt;Copeia&lt;/full-title&gt;&lt;/periodical&gt;&lt;pages&gt;198-205&lt;/pages&gt;&lt;volume&gt;1983&lt;/volume&gt;&lt;number&gt;1&lt;/number&gt;&lt;dates&gt;&lt;year&gt;1983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49)</w:t>
            </w:r>
            <w:r>
              <w:fldChar w:fldCharType="end"/>
            </w:r>
          </w:p>
        </w:tc>
      </w:tr>
      <w:tr w:rsidR="00FD47B7" w14:paraId="02038D92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E5BC8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Notech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scutatu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7D632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5285A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DEE68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8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3EE17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5BD4C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FF255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478FC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1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62DE9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013965" w14:textId="77777777" w:rsidR="00FD47B7" w:rsidRDefault="00FD47B7">
            <w:pPr>
              <w:spacing w:line="240" w:lineRule="auto"/>
              <w:jc w:val="both"/>
            </w:pPr>
            <w:r>
              <w:fldChar w:fldCharType="begin">
                <w:fldData xml:space="preserve">PEVuZE5vdGU+PENpdGU+PEF1dGhvcj5GZWFybjwvQXV0aG9yPjxZZWFyPjIwMTI8L1llYXI+PFJl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WFybjwvQXV0aG9yPjxZZWFyPjIwMTI8L1llYXI+PFJl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41, 56)</w:t>
            </w:r>
            <w:r>
              <w:fldChar w:fldCharType="end"/>
            </w:r>
          </w:p>
        </w:tc>
      </w:tr>
      <w:tr w:rsidR="00FD47B7" w14:paraId="46F54677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5ABE2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Tropidech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carinatu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3DCD2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F3A8E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A49DF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4D992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78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F82C8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D110F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87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845FA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4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56124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085016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2&lt;/Year&gt;&lt;RecNum&gt;387&lt;/RecNum&gt;&lt;DisplayText&gt;(52)&lt;/DisplayText&gt;&lt;record&gt;&lt;rec-number&gt;387&lt;/rec-number&gt;&lt;foreign-keys&gt;&lt;key app="EN" db-id="vz2twafz9fzftxe5d2c59xds9ex5vrsfw0f9" timestamp="1483918669"&gt;387&lt;/key&gt;&lt;/foreign-keys&gt;&lt;ref-type name="Journal Article"&gt;17&lt;/ref-type&gt;&lt;contributors&gt;&lt;authors&gt;&lt;author&gt;Shine, Richard&lt;/author&gt;&lt;author&gt;Charles, Neil&lt;/author&gt;&lt;/authors&gt;&lt;/contributors&gt;&lt;titles&gt;&lt;title&gt;Ecology of the Australian Elapid Snake Tropidechis carinatus&lt;/title&gt;&lt;secondary-title&gt;Journal of Herpetology&lt;/secondary-title&gt;&lt;/titles&gt;&lt;periodical&gt;&lt;full-title&gt;Journal of Herpetology&lt;/full-title&gt;&lt;/periodical&gt;&lt;pages&gt;383-387&lt;/pages&gt;&lt;volume&gt;16&lt;/volume&gt;&lt;number&gt;4&lt;/number&gt;&lt;dates&gt;&lt;year&gt;1982&lt;/year&gt;&lt;/dates&gt;&lt;publisher&gt;Society for the Study of Amphibians and Reptiles&lt;/publisher&gt;&lt;isbn&gt;00221511, 19372418&lt;/isbn&gt;&lt;urls&gt;&lt;related-urls&gt;&lt;url&gt;http://www.jstor.org/stable/1563568&lt;/url&gt;&lt;/related-urls&gt;&lt;/urls&gt;&lt;custom1&gt;Full publication date: Dec., 1982&lt;/custom1&gt;&lt;electronic-resource-num&gt;10.2307/156356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2)</w:t>
            </w:r>
            <w:r>
              <w:fldChar w:fldCharType="end"/>
            </w:r>
          </w:p>
        </w:tc>
      </w:tr>
      <w:tr w:rsidR="00FD47B7" w14:paraId="476D5AD9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9D215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Hemiasp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damelii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14E5D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C23DC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C8B88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5B3C6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2A135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34C01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BA9AE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D6957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3103D8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7&lt;/Year&gt;&lt;RecNum&gt;384&lt;/RecNum&gt;&lt;DisplayText&gt;(35)&lt;/DisplayText&gt;&lt;record&gt;&lt;rec-number&gt;384&lt;/rec-number&gt;&lt;foreign-keys&gt;&lt;key app="EN" db-id="vz2twafz9fzftxe5d2c59xds9ex5vrsfw0f9" timestamp="1483916728"&gt;384&lt;/key&gt;&lt;/foreign-keys&gt;&lt;ref-type name="Journal Article"&gt;17&lt;/ref-type&gt;&lt;contributors&gt;&lt;authors&gt;&lt;author&gt;Shine, R.&lt;/author&gt;&lt;/authors&gt;&lt;/contributors&gt;&lt;titles&gt;&lt;title&gt;Food Habits and Reproductive Biology of Australian Snakes of the Genus Hemiaspis&lt;/title&gt;&lt;secondary-title&gt;Journal of Herpetology&lt;/secondary-title&gt;&lt;/titles&gt;&lt;periodical&gt;&lt;full-title&gt;Journal of Herpetology&lt;/full-title&gt;&lt;/periodical&gt;&lt;pages&gt;71-74&lt;/pages&gt;&lt;volume&gt;21&lt;/volume&gt;&lt;number&gt;1&lt;/number&gt;&lt;dates&gt;&lt;year&gt;1987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5)</w:t>
            </w:r>
            <w:r>
              <w:fldChar w:fldCharType="end"/>
            </w:r>
          </w:p>
        </w:tc>
      </w:tr>
      <w:tr w:rsidR="00FD47B7" w14:paraId="166CA1A2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43077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Demansia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psammophi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81D81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4ABF5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9C660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7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02A4B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768EC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4F160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0D89F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72F77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7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8C5A30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0&lt;/Year&gt;&lt;RecNum&gt;381&lt;/RecNum&gt;&lt;DisplayText&gt;(32)&lt;/DisplayText&gt;&lt;record&gt;&lt;rec-number&gt;381&lt;/rec-number&gt;&lt;foreign-keys&gt;&lt;key app="EN" db-id="vz2twafz9fzftxe5d2c59xds9ex5vrsfw0f9" timestamp="1483916500"&gt;381&lt;/key&gt;&lt;/foreign-keys&gt;&lt;ref-type name="Journal Article"&gt;17&lt;/ref-type&gt;&lt;contributors&gt;&lt;authors&gt;&lt;author&gt;Shine, R.&lt;/author&gt;&lt;/authors&gt;&lt;/contributors&gt;&lt;titles&gt;&lt;title&gt;Ecology of Eastern Australian Whipsnakes of the Genus Demansia&lt;/title&gt;&lt;secondary-title&gt;Journal of Herpetology&lt;/secondary-title&gt;&lt;/titles&gt;&lt;periodical&gt;&lt;full-title&gt;Journal of Herpetology&lt;/full-title&gt;&lt;/periodical&gt;&lt;pages&gt;381-389&lt;/pages&gt;&lt;volume&gt;14&lt;/volume&gt;&lt;number&gt;4&lt;/number&gt;&lt;dates&gt;&lt;year&gt;1980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2)</w:t>
            </w:r>
            <w:r>
              <w:fldChar w:fldCharType="end"/>
            </w:r>
          </w:p>
        </w:tc>
      </w:tr>
      <w:tr w:rsidR="00FD47B7" w14:paraId="0FFD4A6E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81853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Demansia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torquata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DF6B4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22C79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5025C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C5298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D7777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0ECC0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B5DA1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7BC0D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A23CA4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0&lt;/Year&gt;&lt;RecNum&gt;381&lt;/RecNum&gt;&lt;DisplayText&gt;(32)&lt;/DisplayText&gt;&lt;record&gt;&lt;rec-number&gt;381&lt;/rec-number&gt;&lt;foreign-keys&gt;&lt;key app="EN" db-id="vz2twafz9fzftxe5d2c59xds9ex5vrsfw0f9" timestamp="1483916500"&gt;381&lt;/key&gt;&lt;/foreign-keys&gt;&lt;ref-type name="Journal Article"&gt;17&lt;/ref-type&gt;&lt;contributors&gt;&lt;authors&gt;&lt;author&gt;Shine, R.&lt;/author&gt;&lt;/authors&gt;&lt;/contributors&gt;&lt;titles&gt;&lt;title&gt;Ecology of Eastern Australian Whipsnakes of the Genus Demansia&lt;/title&gt;&lt;secondary-title&gt;Journal of Herpetology&lt;/secondary-title&gt;&lt;/titles&gt;&lt;periodical&gt;&lt;full-title&gt;Journal of Herpetology&lt;/full-title&gt;&lt;/periodical&gt;&lt;pages&gt;381-389&lt;/pages&gt;&lt;volume&gt;14&lt;/volume&gt;&lt;number&gt;4&lt;/number&gt;&lt;dates&gt;&lt;year&gt;1980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2)</w:t>
            </w:r>
            <w:r>
              <w:fldChar w:fldCharType="end"/>
            </w:r>
          </w:p>
        </w:tc>
      </w:tr>
      <w:tr w:rsidR="00FD47B7" w14:paraId="49E0DD8E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1D123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Demansia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vestigiata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4F861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D710B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A94BC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8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CE211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1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D9120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947A3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227A1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B358F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69D36D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Fearn&lt;/Author&gt;&lt;Year&gt;2009&lt;/Year&gt;&lt;RecNum&gt;1236&lt;/RecNum&gt;&lt;DisplayText&gt;(57)&lt;/DisplayText&gt;&lt;record&gt;&lt;rec-number&gt;1236&lt;/rec-number&gt;&lt;foreign-keys&gt;&lt;key app="EN" db-id="vz2twafz9fzftxe5d2c59xds9ex5vrsfw0f9" timestamp="1539557738"&gt;1236&lt;/key&gt;&lt;/foreign-keys&gt;&lt;ref-type name="Journal Article"&gt;17&lt;/ref-type&gt;&lt;contributors&gt;&lt;authors&gt;&lt;author&gt;Fearn, S.&lt;/author&gt;&lt;author&gt;Trembath, D. F.&lt;/author&gt;&lt;/authors&gt;&lt;/contributors&gt;&lt;titles&gt;&lt;title&gt;Body size, food habits, reproduction and growth in a population of black whip snakes (Demansia vestigiata) (Serpentes:Elapidae) in tropical Australia&lt;/title&gt;&lt;secondary-title&gt;Australian Journal of Zoology&lt;/secondary-title&gt;&lt;/titles&gt;&lt;periodical&gt;&lt;full-title&gt;Australian Journal of Zoology&lt;/full-title&gt;&lt;/periodical&gt;&lt;pages&gt;49-54&lt;/pages&gt;&lt;volume&gt;57&lt;/volume&gt;&lt;number&gt;1&lt;/number&gt;&lt;dates&gt;&lt;year&gt;2009&lt;/year&gt;&lt;/dates&gt;&lt;urls&gt;&lt;related-urls&gt;&lt;url&gt;https://www.publish.csiro.au/paper/ZO08078&lt;/url&gt;&lt;/related-urls&gt;&lt;/urls&gt;&lt;electronic-resource-num&gt;https://doi.org/10.1071/ZO0807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7)</w:t>
            </w:r>
            <w:r>
              <w:fldChar w:fldCharType="end"/>
            </w:r>
          </w:p>
        </w:tc>
      </w:tr>
      <w:tr w:rsidR="00FD47B7" w14:paraId="78F058A0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A06C3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Acanthoph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antarcticu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64A62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4782D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72FCA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541D6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1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F94E9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47C93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00550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CB7B0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3CD626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2014&lt;/Year&gt;&lt;RecNum&gt;386&lt;/RecNum&gt;&lt;DisplayText&gt;(53)&lt;/DisplayText&gt;&lt;record&gt;&lt;rec-number&gt;386&lt;/rec-number&gt;&lt;foreign-keys&gt;&lt;key app="EN" db-id="vz2twafz9fzftxe5d2c59xds9ex5vrsfw0f9" timestamp="1483917083"&gt;386&lt;/key&gt;&lt;/foreign-keys&gt;&lt;ref-type name="Journal Article"&gt;17&lt;/ref-type&gt;&lt;contributors&gt;&lt;authors&gt;&lt;author&gt;Shine, R.&lt;/author&gt;&lt;author&gt;Spencer, C. A&lt;/author&gt;&lt;author&gt;Keogh, J. S.&lt;/author&gt;&lt;/authors&gt;&lt;/contributors&gt;&lt;titles&gt;&lt;title&gt;Morphology, Reproduction and Diet in Australian and Papuan Death Adders (Acanthophis, Elapidae)&lt;/title&gt;&lt;secondary-title&gt;PLoS One&lt;/secondary-title&gt;&lt;/titles&gt;&lt;periodical&gt;&lt;full-title&gt;PLoS One&lt;/full-title&gt;&lt;abbr-1&gt;PloS one&lt;/abbr-1&gt;&lt;/periodical&gt;&lt;pages&gt;1-11&lt;/pages&gt;&lt;volume&gt;9&lt;/volume&gt;&lt;number&gt;4&lt;/number&gt;&lt;dates&gt;&lt;year&gt;201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3)</w:t>
            </w:r>
            <w:r>
              <w:fldChar w:fldCharType="end"/>
            </w:r>
          </w:p>
        </w:tc>
      </w:tr>
      <w:tr w:rsidR="00FD47B7" w14:paraId="2C7FF706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84F6C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Acanthoph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pyrrhu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FAEAB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0AFC1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76E6F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3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884B7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5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C38F4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5CBDC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66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EA835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BCA17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8AAF9D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2014&lt;/Year&gt;&lt;RecNum&gt;386&lt;/RecNum&gt;&lt;DisplayText&gt;(53)&lt;/DisplayText&gt;&lt;record&gt;&lt;rec-number&gt;386&lt;/rec-number&gt;&lt;foreign-keys&gt;&lt;key app="EN" db-id="vz2twafz9fzftxe5d2c59xds9ex5vrsfw0f9" timestamp="1483917083"&gt;386&lt;/key&gt;&lt;/foreign-keys&gt;&lt;ref-type name="Journal Article"&gt;17&lt;/ref-type&gt;&lt;contributors&gt;&lt;authors&gt;&lt;author&gt;Shine, R.&lt;/author&gt;&lt;author&gt;Spencer, C. A&lt;/author&gt;&lt;author&gt;Keogh, J. S.&lt;/author&gt;&lt;/authors&gt;&lt;/contributors&gt;&lt;titles&gt;&lt;title&gt;Morphology, Reproduction and Diet in Australian and Papuan Death Adders (Acanthophis, Elapidae)&lt;/title&gt;&lt;secondary-title&gt;PLoS One&lt;/secondary-title&gt;&lt;/titles&gt;&lt;periodical&gt;&lt;full-title&gt;PLoS One&lt;/full-title&gt;&lt;abbr-1&gt;PloS one&lt;/abbr-1&gt;&lt;/periodical&gt;&lt;pages&gt;1-11&lt;/pages&gt;&lt;volume&gt;9&lt;/volume&gt;&lt;number&gt;4&lt;/number&gt;&lt;dates&gt;&lt;year&gt;2014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3)</w:t>
            </w:r>
            <w:r>
              <w:fldChar w:fldCharType="end"/>
            </w:r>
          </w:p>
        </w:tc>
      </w:tr>
      <w:tr w:rsidR="00FD47B7" w14:paraId="7BEE8A0C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34649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seudech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porphyriacu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04C72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59277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4CDE1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F0357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7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3F5F9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6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43AD8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65D7C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14F50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088BF8" w14:textId="77777777" w:rsidR="00FD47B7" w:rsidRDefault="00FD47B7">
            <w:pPr>
              <w:spacing w:line="240" w:lineRule="auto"/>
              <w:jc w:val="both"/>
            </w:pPr>
            <w:r>
              <w:fldChar w:fldCharType="begin">
                <w:fldData xml:space="preserve">PEVuZE5vdGU+PENpdGU+PEF1dGhvcj5TaGluZTwvQXV0aG9yPjxZZWFyPjE5ODc8L1llYXI+PFJl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GluZTwvQXV0aG9yPjxZZWFyPjE5ODc8L1llYXI+PFJl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40, 41)</w:t>
            </w:r>
            <w:r>
              <w:fldChar w:fldCharType="end"/>
            </w:r>
          </w:p>
        </w:tc>
      </w:tr>
      <w:tr w:rsidR="00FD47B7" w14:paraId="436EAAD9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32F05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lastRenderedPageBreak/>
              <w:t>Pseudech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australi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3BD8F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6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FEF92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AA532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95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459A5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6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3E25D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18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3D773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4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13BDA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7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601B8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3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0D75D7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7&lt;/Year&gt;&lt;RecNum&gt;405&lt;/RecNum&gt;&lt;DisplayText&gt;(40)&lt;/DisplayText&gt;&lt;record&gt;&lt;rec-number&gt;405&lt;/rec-number&gt;&lt;foreign-keys&gt;&lt;key app="EN" db-id="vz2twafz9fzftxe5d2c59xds9ex5vrsfw0f9" timestamp="1484004940"&gt;405&lt;/key&gt;&lt;/foreign-keys&gt;&lt;ref-type name="Journal Article"&gt;17&lt;/ref-type&gt;&lt;contributors&gt;&lt;authors&gt;&lt;author&gt;Shine, Richard&lt;/author&gt;&lt;/authors&gt;&lt;/contributors&gt;&lt;titles&gt;&lt;title&gt;The Evolution of Viviparity: Ecological Correlates of Reproductive Mode within a Genus of Australian Snakes (Pseudechis: Elapidae)&lt;/title&gt;&lt;secondary-title&gt;Copeia&lt;/secondary-title&gt;&lt;/titles&gt;&lt;periodical&gt;&lt;full-title&gt;Copeia&lt;/full-title&gt;&lt;/periodical&gt;&lt;pages&gt;551-563&lt;/pages&gt;&lt;volume&gt;1987&lt;/volume&gt;&lt;number&gt;3&lt;/number&gt;&lt;dates&gt;&lt;year&gt;1987&lt;/year&gt;&lt;/dates&gt;&lt;publisher&gt;[American Society of Ichthyologists and Herpetologists (ASIH), Allen Press]&lt;/publisher&gt;&lt;isbn&gt;00458511, 19385110&lt;/isbn&gt;&lt;urls&gt;&lt;related-urls&gt;&lt;url&gt;http://www.jstor.org/stable/1445650&lt;/url&gt;&lt;/related-urls&gt;&lt;/urls&gt;&lt;custom1&gt;Full publication date: Aug. 5, 1987&lt;/custom1&gt;&lt;electronic-resource-num&gt;10.2307/144565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40)</w:t>
            </w:r>
            <w:r>
              <w:fldChar w:fldCharType="end"/>
            </w:r>
          </w:p>
        </w:tc>
      </w:tr>
      <w:tr w:rsidR="00FD47B7" w14:paraId="7157EF74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9D167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seudech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butleri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7449B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3DEEC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FEA36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CEC4F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5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65F90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7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0FC3E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DB7BD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2BAC4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7D9F5F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7&lt;/Year&gt;&lt;RecNum&gt;405&lt;/RecNum&gt;&lt;DisplayText&gt;(40)&lt;/DisplayText&gt;&lt;record&gt;&lt;rec-number&gt;405&lt;/rec-number&gt;&lt;foreign-keys&gt;&lt;key app="EN" db-id="vz2twafz9fzftxe5d2c59xds9ex5vrsfw0f9" timestamp="1484004940"&gt;405&lt;/key&gt;&lt;/foreign-keys&gt;&lt;ref-type name="Journal Article"&gt;17&lt;/ref-type&gt;&lt;contributors&gt;&lt;authors&gt;&lt;author&gt;Shine, Richard&lt;/author&gt;&lt;/authors&gt;&lt;/contributors&gt;&lt;titles&gt;&lt;title&gt;The Evolution of Viviparity: Ecological Correlates of Reproductive Mode within a Genus of Australian Snakes (Pseudechis: Elapidae)&lt;/title&gt;&lt;secondary-title&gt;Copeia&lt;/secondary-title&gt;&lt;/titles&gt;&lt;periodical&gt;&lt;full-title&gt;Copeia&lt;/full-title&gt;&lt;/periodical&gt;&lt;pages&gt;551-563&lt;/pages&gt;&lt;volume&gt;1987&lt;/volume&gt;&lt;number&gt;3&lt;/number&gt;&lt;dates&gt;&lt;year&gt;1987&lt;/year&gt;&lt;/dates&gt;&lt;publisher&gt;[American Society of Ichthyologists and Herpetologists (ASIH), Allen Press]&lt;/publisher&gt;&lt;isbn&gt;00458511, 19385110&lt;/isbn&gt;&lt;urls&gt;&lt;related-urls&gt;&lt;url&gt;http://www.jstor.org/stable/1445650&lt;/url&gt;&lt;/related-urls&gt;&lt;/urls&gt;&lt;custom1&gt;Full publication date: Aug. 5, 1987&lt;/custom1&gt;&lt;electronic-resource-num&gt;10.2307/144565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40)</w:t>
            </w:r>
            <w:r>
              <w:fldChar w:fldCharType="end"/>
            </w:r>
          </w:p>
        </w:tc>
      </w:tr>
      <w:tr w:rsidR="00FD47B7" w14:paraId="0C7B8C6E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8A1D3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seudech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papuanu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8FAC5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D4160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5E8EE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9DAEE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4CA6F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AE4F0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19F48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C732C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F4555C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7&lt;/Year&gt;&lt;RecNum&gt;405&lt;/RecNum&gt;&lt;DisplayText&gt;(40)&lt;/DisplayText&gt;&lt;record&gt;&lt;rec-number&gt;405&lt;/rec-number&gt;&lt;foreign-keys&gt;&lt;key app="EN" db-id="vz2twafz9fzftxe5d2c59xds9ex5vrsfw0f9" timestamp="1484004940"&gt;405&lt;/key&gt;&lt;/foreign-keys&gt;&lt;ref-type name="Journal Article"&gt;17&lt;/ref-type&gt;&lt;contributors&gt;&lt;authors&gt;&lt;author&gt;Shine, Richard&lt;/author&gt;&lt;/authors&gt;&lt;/contributors&gt;&lt;titles&gt;&lt;title&gt;The Evolution of Viviparity: Ecological Correlates of Reproductive Mode within a Genus of Australian Snakes (Pseudechis: Elapidae)&lt;/title&gt;&lt;secondary-title&gt;Copeia&lt;/secondary-title&gt;&lt;/titles&gt;&lt;periodical&gt;&lt;full-title&gt;Copeia&lt;/full-title&gt;&lt;/periodical&gt;&lt;pages&gt;551-563&lt;/pages&gt;&lt;volume&gt;1987&lt;/volume&gt;&lt;number&gt;3&lt;/number&gt;&lt;dates&gt;&lt;year&gt;1987&lt;/year&gt;&lt;/dates&gt;&lt;publisher&gt;[American Society of Ichthyologists and Herpetologists (ASIH), Allen Press]&lt;/publisher&gt;&lt;isbn&gt;00458511, 19385110&lt;/isbn&gt;&lt;urls&gt;&lt;related-urls&gt;&lt;url&gt;http://www.jstor.org/stable/1445650&lt;/url&gt;&lt;/related-urls&gt;&lt;/urls&gt;&lt;custom1&gt;Full publication date: Aug. 5, 1987&lt;/custom1&gt;&lt;electronic-resource-num&gt;10.2307/144565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40)</w:t>
            </w:r>
            <w:r>
              <w:fldChar w:fldCharType="end"/>
            </w:r>
          </w:p>
        </w:tc>
      </w:tr>
      <w:tr w:rsidR="00FD47B7" w14:paraId="23886537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C721E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seudech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colletti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6CF29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A24F2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C3B15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5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77EB9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96D40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51034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5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F6D85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D6418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9C62D5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7&lt;/Year&gt;&lt;RecNum&gt;405&lt;/RecNum&gt;&lt;DisplayText&gt;(40)&lt;/DisplayText&gt;&lt;record&gt;&lt;rec-number&gt;405&lt;/rec-number&gt;&lt;foreign-keys&gt;&lt;key app="EN" db-id="vz2twafz9fzftxe5d2c59xds9ex5vrsfw0f9" timestamp="1484004940"&gt;405&lt;/key&gt;&lt;/foreign-keys&gt;&lt;ref-type name="Journal Article"&gt;17&lt;/ref-type&gt;&lt;contributors&gt;&lt;authors&gt;&lt;author&gt;Shine, Richard&lt;/author&gt;&lt;/authors&gt;&lt;/contributors&gt;&lt;titles&gt;&lt;title&gt;The Evolution of Viviparity: Ecological Correlates of Reproductive Mode within a Genus of Australian Snakes (Pseudechis: Elapidae)&lt;/title&gt;&lt;secondary-title&gt;Copeia&lt;/secondary-title&gt;&lt;/titles&gt;&lt;periodical&gt;&lt;full-title&gt;Copeia&lt;/full-title&gt;&lt;/periodical&gt;&lt;pages&gt;551-563&lt;/pages&gt;&lt;volume&gt;1987&lt;/volume&gt;&lt;number&gt;3&lt;/number&gt;&lt;dates&gt;&lt;year&gt;1987&lt;/year&gt;&lt;/dates&gt;&lt;publisher&gt;[American Society of Ichthyologists and Herpetologists (ASIH), Allen Press]&lt;/publisher&gt;&lt;isbn&gt;00458511, 19385110&lt;/isbn&gt;&lt;urls&gt;&lt;related-urls&gt;&lt;url&gt;http://www.jstor.org/stable/1445650&lt;/url&gt;&lt;/related-urls&gt;&lt;/urls&gt;&lt;custom1&gt;Full publication date: Aug. 5, 1987&lt;/custom1&gt;&lt;electronic-resource-num&gt;10.2307/144565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40)</w:t>
            </w:r>
            <w:r>
              <w:fldChar w:fldCharType="end"/>
            </w:r>
          </w:p>
        </w:tc>
      </w:tr>
      <w:tr w:rsidR="00FD47B7" w14:paraId="0D32479F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9FAEB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seudech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guttatu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FF9EF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8251C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89312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2F12B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EE9C4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EE0B8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8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3C718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DB8F0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0AAA41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7&lt;/Year&gt;&lt;RecNum&gt;405&lt;/RecNum&gt;&lt;DisplayText&gt;(40)&lt;/DisplayText&gt;&lt;record&gt;&lt;rec-number&gt;405&lt;/rec-number&gt;&lt;foreign-keys&gt;&lt;key app="EN" db-id="vz2twafz9fzftxe5d2c59xds9ex5vrsfw0f9" timestamp="1484004940"&gt;405&lt;/key&gt;&lt;/foreign-keys&gt;&lt;ref-type name="Journal Article"&gt;17&lt;/ref-type&gt;&lt;contributors&gt;&lt;authors&gt;&lt;author&gt;Shine, Richard&lt;/author&gt;&lt;/authors&gt;&lt;/contributors&gt;&lt;titles&gt;&lt;title&gt;The Evolution of Viviparity: Ecological Correlates of Reproductive Mode within a Genus of Australian Snakes (Pseudechis: Elapidae)&lt;/title&gt;&lt;secondary-title&gt;Copeia&lt;/secondary-title&gt;&lt;/titles&gt;&lt;periodical&gt;&lt;full-title&gt;Copeia&lt;/full-title&gt;&lt;/periodical&gt;&lt;pages&gt;551-563&lt;/pages&gt;&lt;volume&gt;1987&lt;/volume&gt;&lt;number&gt;3&lt;/number&gt;&lt;dates&gt;&lt;year&gt;1987&lt;/year&gt;&lt;/dates&gt;&lt;publisher&gt;[American Society of Ichthyologists and Herpetologists (ASIH), Allen Press]&lt;/publisher&gt;&lt;isbn&gt;00458511, 19385110&lt;/isbn&gt;&lt;urls&gt;&lt;related-urls&gt;&lt;url&gt;http://www.jstor.org/stable/1445650&lt;/url&gt;&lt;/related-urls&gt;&lt;/urls&gt;&lt;custom1&gt;Full publication date: Aug. 5, 1987&lt;/custom1&gt;&lt;electronic-resource-num&gt;10.2307/144565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40)</w:t>
            </w:r>
            <w:r>
              <w:fldChar w:fldCharType="end"/>
            </w:r>
          </w:p>
        </w:tc>
      </w:tr>
      <w:tr w:rsidR="00FD47B7" w14:paraId="68A1C68F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F2679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seudonaja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guttata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7CFAF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B50A9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64C89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1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6FC1A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5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655FD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198C3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4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254DF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2C958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7160F8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9&lt;/Year&gt;&lt;RecNum&gt;380&lt;/RecNum&gt;&lt;DisplayText&gt;(50)&lt;/DisplayText&gt;&lt;record&gt;&lt;rec-number&gt;380&lt;/rec-number&gt;&lt;foreign-keys&gt;&lt;key app="EN" db-id="vz2twafz9fzftxe5d2c59xds9ex5vrsfw0f9" timestamp="1483916410"&gt;380&lt;/key&gt;&lt;/foreign-keys&gt;&lt;ref-type name="Journal Article"&gt;17&lt;/ref-type&gt;&lt;contributors&gt;&lt;authors&gt;&lt;author&gt;Shine, R.&lt;/author&gt;&lt;/authors&gt;&lt;/contributors&gt;&lt;titles&gt;&lt;title&gt;Constraints, allometry, and adaptation: Food habits and reproductive biology of Australian Brown Snakes (Pseudonaja: Elapidae)&lt;/title&gt;&lt;secondary-title&gt;Herpetologica&lt;/secondary-title&gt;&lt;/titles&gt;&lt;periodical&gt;&lt;full-title&gt;Herpetologica&lt;/full-title&gt;&lt;/periodical&gt;&lt;pages&gt;195-207&lt;/pages&gt;&lt;volume&gt;45&lt;/volume&gt;&lt;number&gt;2&lt;/number&gt;&lt;dates&gt;&lt;year&gt;1989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0)</w:t>
            </w:r>
            <w:r>
              <w:fldChar w:fldCharType="end"/>
            </w:r>
          </w:p>
        </w:tc>
      </w:tr>
      <w:tr w:rsidR="00FD47B7" w14:paraId="07740D9A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4B4C3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seudonaja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odesta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B6D16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8B97C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4AC52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7B09F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7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393E0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0DD72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03E4F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746E0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AD5A75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9&lt;/Year&gt;&lt;RecNum&gt;380&lt;/RecNum&gt;&lt;DisplayText&gt;(50)&lt;/DisplayText&gt;&lt;record&gt;&lt;rec-number&gt;380&lt;/rec-number&gt;&lt;foreign-keys&gt;&lt;key app="EN" db-id="vz2twafz9fzftxe5d2c59xds9ex5vrsfw0f9" timestamp="1483916410"&gt;380&lt;/key&gt;&lt;/foreign-keys&gt;&lt;ref-type name="Journal Article"&gt;17&lt;/ref-type&gt;&lt;contributors&gt;&lt;authors&gt;&lt;author&gt;Shine, R.&lt;/author&gt;&lt;/authors&gt;&lt;/contributors&gt;&lt;titles&gt;&lt;title&gt;Constraints, allometry, and adaptation: Food habits and reproductive biology of Australian Brown Snakes (Pseudonaja: Elapidae)&lt;/title&gt;&lt;secondary-title&gt;Herpetologica&lt;/secondary-title&gt;&lt;/titles&gt;&lt;periodical&gt;&lt;full-title&gt;Herpetologica&lt;/full-title&gt;&lt;/periodical&gt;&lt;pages&gt;195-207&lt;/pages&gt;&lt;volume&gt;45&lt;/volume&gt;&lt;number&gt;2&lt;/number&gt;&lt;dates&gt;&lt;year&gt;1989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0)</w:t>
            </w:r>
            <w:r>
              <w:fldChar w:fldCharType="end"/>
            </w:r>
          </w:p>
        </w:tc>
      </w:tr>
      <w:tr w:rsidR="00FD47B7" w14:paraId="7EC9B583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3A914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seudonaja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textili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E443D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0A2F1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BC9B5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9FE4E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1CF6F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3A358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1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2505F7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62A0DB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C1E061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9&lt;/Year&gt;&lt;RecNum&gt;380&lt;/RecNum&gt;&lt;DisplayText&gt;(50)&lt;/DisplayText&gt;&lt;record&gt;&lt;rec-number&gt;380&lt;/rec-number&gt;&lt;foreign-keys&gt;&lt;key app="EN" db-id="vz2twafz9fzftxe5d2c59xds9ex5vrsfw0f9" timestamp="1483916410"&gt;380&lt;/key&gt;&lt;/foreign-keys&gt;&lt;ref-type name="Journal Article"&gt;17&lt;/ref-type&gt;&lt;contributors&gt;&lt;authors&gt;&lt;author&gt;Shine, R.&lt;/author&gt;&lt;/authors&gt;&lt;/contributors&gt;&lt;titles&gt;&lt;title&gt;Constraints, allometry, and adaptation: Food habits and reproductive biology of Australian Brown Snakes (Pseudonaja: Elapidae)&lt;/title&gt;&lt;secondary-title&gt;Herpetologica&lt;/secondary-title&gt;&lt;/titles&gt;&lt;periodical&gt;&lt;full-title&gt;Herpetologica&lt;/full-title&gt;&lt;/periodical&gt;&lt;pages&gt;195-207&lt;/pages&gt;&lt;volume&gt;45&lt;/volume&gt;&lt;number&gt;2&lt;/number&gt;&lt;dates&gt;&lt;year&gt;1989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0)</w:t>
            </w:r>
            <w:r>
              <w:fldChar w:fldCharType="end"/>
            </w:r>
          </w:p>
        </w:tc>
      </w:tr>
      <w:tr w:rsidR="00FD47B7" w14:paraId="354FB955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455F5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Vermicella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annulata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679D7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0FD62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97C22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FF40A8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60509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0159D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E19AB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FA906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822198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0&lt;/Year&gt;&lt;RecNum&gt;374&lt;/RecNum&gt;&lt;DisplayText&gt;(38)&lt;/DisplayText&gt;&lt;record&gt;&lt;rec-number&gt;374&lt;/rec-number&gt;&lt;foreign-keys&gt;&lt;key app="EN" db-id="vz2twafz9fzftxe5d2c59xds9ex5vrsfw0f9" timestamp="1483915587"&gt;374&lt;/key&gt;&lt;/foreign-keys&gt;&lt;ref-type name="Journal Article"&gt;17&lt;/ref-type&gt;&lt;contributors&gt;&lt;authors&gt;&lt;author&gt; Shine, R.&lt;/author&gt;&lt;/authors&gt;&lt;/contributors&gt;&lt;titles&gt;&lt;title&gt;Reproduction, Feeding and Growth in the Australian Burrowing Snake Vermicella annulata&lt;/title&gt;&lt;secondary-title&gt;Journal of Herpetology&lt;/secondary-title&gt;&lt;/titles&gt;&lt;periodical&gt;&lt;full-title&gt;Journal of Herpetology&lt;/full-title&gt;&lt;/periodical&gt;&lt;pages&gt;71-77&lt;/pages&gt;&lt;volume&gt;14&lt;/volume&gt;&lt;number&gt;1&lt;/number&gt;&lt;dates&gt;&lt;year&gt;1980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8)</w:t>
            </w:r>
            <w:r>
              <w:fldChar w:fldCharType="end"/>
            </w:r>
          </w:p>
        </w:tc>
      </w:tr>
      <w:tr w:rsidR="00FD47B7" w14:paraId="7C95E1E4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85C80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Oxyuranu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icrolepidota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5849D9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1613B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FE9C4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BD6ED6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51DFE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08A5A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C7924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43272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40CA19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3&lt;/Year&gt;&lt;RecNum&gt;376&lt;/RecNum&gt;&lt;DisplayText&gt;(36)&lt;/DisplayText&gt;&lt;record&gt;&lt;rec-number&gt;376&lt;/rec-number&gt;&lt;foreign-keys&gt;&lt;key app="EN" db-id="vz2twafz9fzftxe5d2c59xds9ex5vrsfw0f9" timestamp="1483915915"&gt;376&lt;/key&gt;&lt;/foreign-keys&gt;&lt;ref-type name="Journal Article"&gt;17&lt;/ref-type&gt;&lt;contributors&gt;&lt;authors&gt;&lt;author&gt;Shine, R.&lt;/author&gt;&lt;/authors&gt;&lt;/contributors&gt;&lt;titles&gt;&lt;title&gt;Ecology of Highly Venomous Snakes: The Australian Genus Oxyuranus (Elapidae)&lt;/title&gt;&lt;secondary-title&gt;Journal of Herpetology&lt;/secondary-title&gt;&lt;/titles&gt;&lt;periodical&gt;&lt;full-title&gt;Journal of Herpetology&lt;/full-title&gt;&lt;/periodical&gt;&lt;pages&gt;60-69&lt;/pages&gt;&lt;volume&gt;17&lt;/volume&gt;&lt;number&gt;1&lt;/number&gt;&lt;dates&gt;&lt;year&gt;1983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6)</w:t>
            </w:r>
            <w:r>
              <w:fldChar w:fldCharType="end"/>
            </w:r>
          </w:p>
        </w:tc>
      </w:tr>
      <w:tr w:rsidR="00FD47B7" w14:paraId="1A1D437F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07EC9A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Oxyuranu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scutellatus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0CA4B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16DE7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62201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7746BD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E195B5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38FA73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5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ECE25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B5331F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771995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hine&lt;/Author&gt;&lt;Year&gt;1983&lt;/Year&gt;&lt;RecNum&gt;376&lt;/RecNum&gt;&lt;DisplayText&gt;(36)&lt;/DisplayText&gt;&lt;record&gt;&lt;rec-number&gt;376&lt;/rec-number&gt;&lt;foreign-keys&gt;&lt;key app="EN" db-id="vz2twafz9fzftxe5d2c59xds9ex5vrsfw0f9" timestamp="1483915915"&gt;376&lt;/key&gt;&lt;/foreign-keys&gt;&lt;ref-type name="Journal Article"&gt;17&lt;/ref-type&gt;&lt;contributors&gt;&lt;authors&gt;&lt;author&gt;Shine, R.&lt;/author&gt;&lt;/authors&gt;&lt;/contributors&gt;&lt;titles&gt;&lt;title&gt;Ecology of Highly Venomous Snakes: The Australian Genus Oxyuranus (Elapidae)&lt;/title&gt;&lt;secondary-title&gt;Journal of Herpetology&lt;/secondary-title&gt;&lt;/titles&gt;&lt;periodical&gt;&lt;full-title&gt;Journal of Herpetology&lt;/full-title&gt;&lt;/periodical&gt;&lt;pages&gt;60-69&lt;/pages&gt;&lt;volume&gt;17&lt;/volume&gt;&lt;number&gt;1&lt;/number&gt;&lt;dates&gt;&lt;year&gt;1983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36)</w:t>
            </w:r>
            <w:r>
              <w:fldChar w:fldCharType="end"/>
            </w:r>
          </w:p>
        </w:tc>
      </w:tr>
      <w:tr w:rsidR="00FD47B7" w14:paraId="04BEF165" w14:textId="77777777" w:rsidTr="00FD47B7"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B314D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Oxyuranus</w:t>
            </w:r>
            <w:proofErr w:type="spellEnd"/>
            <w:r>
              <w:rPr>
                <w:sz w:val="20"/>
                <w:szCs w:val="20"/>
              </w:rPr>
              <w:t xml:space="preserve"> temporalis</w:t>
            </w:r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341ED4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6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8F7BDE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8FA6C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FCE8F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81538C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10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6EF9C0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  <w:tc>
          <w:tcPr>
            <w:tcW w:w="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701711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319242" w14:textId="77777777" w:rsidR="00FD47B7" w:rsidRDefault="00FD47B7">
            <w:pPr>
              <w:spacing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C4D8D2" w14:textId="77777777" w:rsidR="00FD47B7" w:rsidRDefault="00FD47B7">
            <w:pPr>
              <w:spacing w:line="240" w:lineRule="auto"/>
              <w:jc w:val="both"/>
            </w:pPr>
            <w:r>
              <w:fldChar w:fldCharType="begin"/>
            </w:r>
            <w:r>
              <w:instrText xml:space="preserve"> ADDIN EN.CITE &lt;EndNote&gt;&lt;Cite&gt;&lt;Author&gt;Skejic&lt;/Author&gt;&lt;Year&gt;2018&lt;/Year&gt;&lt;RecNum&gt;1235&lt;/RecNum&gt;&lt;DisplayText&gt;(58)&lt;/DisplayText&gt;&lt;record&gt;&lt;rec-number&gt;1235&lt;/rec-number&gt;&lt;foreign-keys&gt;&lt;key app="EN" db-id="vz2twafz9fzftxe5d2c59xds9ex5vrsfw0f9" timestamp="1539557500"&gt;1235&lt;/key&gt;&lt;/foreign-keys&gt;&lt;ref-type name="Journal Article"&gt;17&lt;/ref-type&gt;&lt;contributors&gt;&lt;authors&gt;&lt;author&gt;Skejic, Jure&lt;/author&gt;&lt;author&gt;Steer, David L&lt;/author&gt;&lt;author&gt;Dunstan, Nathan&lt;/author&gt;&lt;author&gt;Hodgson, Wayne C&lt;/author&gt;&lt;/authors&gt;&lt;/contributors&gt;&lt;titles&gt;&lt;title&gt;Venoms of related mammal-eating species of taipans (Oxyuranus) and brown snakes (Pseudonaja) differ in composition of toxins involved in mammal poisoning&lt;/title&gt;&lt;secondary-title&gt;bioRxiv&lt;/secondary-title&gt;&lt;/titles&gt;&lt;periodical&gt;&lt;full-title&gt;bioRxiv&lt;/full-title&gt;&lt;/periodical&gt;&lt;dates&gt;&lt;year&gt;2018&lt;/year&gt;&lt;/dates&gt;&lt;urls&gt;&lt;related-urls&gt;&lt;url&gt;https://www.biorxiv.org/content/biorxiv/early/2018/07/26/378141.full.pdf&lt;/url&gt;&lt;/related-urls&gt;&lt;/urls&gt;&lt;electronic-resource-num&gt;10.1101/37814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58)</w:t>
            </w:r>
            <w:r>
              <w:fldChar w:fldCharType="end"/>
            </w:r>
          </w:p>
        </w:tc>
      </w:tr>
    </w:tbl>
    <w:p w14:paraId="2C3F61F8" w14:textId="77777777" w:rsidR="00FD47B7" w:rsidRDefault="00FD47B7" w:rsidP="00FD47B7">
      <w:pPr>
        <w:jc w:val="both"/>
      </w:pPr>
    </w:p>
    <w:p w14:paraId="169E3C5D" w14:textId="77777777" w:rsidR="00FD47B7" w:rsidRDefault="00FD47B7" w:rsidP="00FD47B7">
      <w:pPr>
        <w:jc w:val="both"/>
      </w:pPr>
    </w:p>
    <w:p w14:paraId="7B0CF046" w14:textId="77777777" w:rsidR="00087E03" w:rsidRDefault="00087E03">
      <w:pPr>
        <w:spacing w:line="259" w:lineRule="auto"/>
        <w:rPr>
          <w:b/>
        </w:rPr>
      </w:pPr>
      <w:r>
        <w:rPr>
          <w:b/>
        </w:rPr>
        <w:br w:type="page"/>
      </w:r>
    </w:p>
    <w:p w14:paraId="4F7E8A62" w14:textId="21ACBE4A" w:rsidR="00FD47B7" w:rsidRDefault="00FD47B7" w:rsidP="00FD47B7">
      <w:pPr>
        <w:jc w:val="both"/>
      </w:pPr>
      <w:r>
        <w:rPr>
          <w:b/>
        </w:rPr>
        <w:t>Supplementary Table 2</w:t>
      </w:r>
      <w:r>
        <w:t>. Location sites and collectors for all snakes used in the study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2929"/>
        <w:gridCol w:w="1103"/>
        <w:gridCol w:w="3057"/>
        <w:gridCol w:w="1927"/>
      </w:tblGrid>
      <w:tr w:rsidR="00FD47B7" w14:paraId="5242C62A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8FC032" w14:textId="77777777" w:rsidR="00FD47B7" w:rsidRDefault="00FD47B7">
            <w:pPr>
              <w:spacing w:line="240" w:lineRule="auto"/>
              <w:jc w:val="both"/>
              <w:rPr>
                <w:b/>
              </w:rPr>
            </w:pPr>
            <w:r>
              <w:rPr>
                <w:b/>
              </w:rPr>
              <w:t>Species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CD1BE6" w14:textId="77777777" w:rsidR="00FD47B7" w:rsidRDefault="00FD47B7">
            <w:pPr>
              <w:spacing w:line="240" w:lineRule="auto"/>
              <w:jc w:val="both"/>
              <w:rPr>
                <w:b/>
              </w:rPr>
            </w:pPr>
            <w:r>
              <w:rPr>
                <w:b/>
              </w:rPr>
              <w:t>Specimen I.D.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B42950" w14:textId="77777777" w:rsidR="00FD47B7" w:rsidRDefault="00FD47B7">
            <w:pPr>
              <w:spacing w:line="240" w:lineRule="auto"/>
              <w:jc w:val="both"/>
              <w:rPr>
                <w:b/>
              </w:rPr>
            </w:pPr>
            <w:r>
              <w:rPr>
                <w:b/>
              </w:rPr>
              <w:t>Location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A1A4FA" w14:textId="77777777" w:rsidR="00FD47B7" w:rsidRDefault="00FD47B7">
            <w:pPr>
              <w:spacing w:line="240" w:lineRule="auto"/>
              <w:jc w:val="both"/>
              <w:rPr>
                <w:b/>
              </w:rPr>
            </w:pPr>
            <w:r>
              <w:rPr>
                <w:b/>
              </w:rPr>
              <w:t>Collector/Keeper</w:t>
            </w:r>
          </w:p>
        </w:tc>
      </w:tr>
      <w:tr w:rsidR="00FD47B7" w14:paraId="5E7F628A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B90DB3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Acanthophi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antarcticu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4F8110" w14:textId="77777777" w:rsidR="00FD47B7" w:rsidRDefault="00FD47B7">
            <w:pPr>
              <w:spacing w:line="240" w:lineRule="auto"/>
              <w:jc w:val="both"/>
            </w:pPr>
            <w:r>
              <w:t>78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173860" w14:textId="77777777" w:rsidR="00FD47B7" w:rsidRDefault="00FD47B7">
            <w:pPr>
              <w:spacing w:line="240" w:lineRule="auto"/>
              <w:jc w:val="both"/>
            </w:pPr>
            <w:r>
              <w:t>Smokey Bay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DA947D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6075D505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F42DF6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940A70" w14:textId="77777777" w:rsidR="00FD47B7" w:rsidRDefault="00FD47B7">
            <w:pPr>
              <w:spacing w:line="240" w:lineRule="auto"/>
              <w:jc w:val="both"/>
            </w:pPr>
            <w:r>
              <w:t>241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613CE2" w14:textId="77777777" w:rsidR="00FD47B7" w:rsidRDefault="00FD47B7">
            <w:pPr>
              <w:spacing w:line="240" w:lineRule="auto"/>
              <w:jc w:val="both"/>
            </w:pPr>
            <w:r>
              <w:t>Smokey Bay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698DE9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5F518F52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7A158F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99C247" w14:textId="77777777" w:rsidR="00FD47B7" w:rsidRDefault="00FD47B7">
            <w:pPr>
              <w:spacing w:line="240" w:lineRule="auto"/>
              <w:jc w:val="both"/>
            </w:pPr>
            <w:r>
              <w:t>80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BEE188" w14:textId="77777777" w:rsidR="00FD47B7" w:rsidRDefault="00FD47B7">
            <w:pPr>
              <w:spacing w:line="240" w:lineRule="auto"/>
              <w:jc w:val="both"/>
            </w:pPr>
            <w:proofErr w:type="spellStart"/>
            <w:r>
              <w:t>Middleback</w:t>
            </w:r>
            <w:proofErr w:type="spellEnd"/>
            <w:r>
              <w:t xml:space="preserve"> Range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DED9AC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6F39C5FC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F43619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Acanthophi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pyrrhu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CC39D7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D3E85D" w14:textId="77777777" w:rsidR="00FD47B7" w:rsidRDefault="00FD47B7">
            <w:pPr>
              <w:spacing w:line="240" w:lineRule="auto"/>
              <w:jc w:val="both"/>
            </w:pPr>
            <w:r>
              <w:t>Alice Springs N.T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8609FB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2E6A4110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6D52A7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Austrelaps</w:t>
            </w:r>
            <w:proofErr w:type="spellEnd"/>
            <w:r>
              <w:rPr>
                <w:i/>
              </w:rPr>
              <w:t xml:space="preserve"> labialis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089F1D" w14:textId="77777777" w:rsidR="00FD47B7" w:rsidRDefault="00FD47B7">
            <w:pPr>
              <w:spacing w:line="240" w:lineRule="auto"/>
              <w:jc w:val="both"/>
            </w:pPr>
            <w:r>
              <w:t>29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CD228F" w14:textId="77777777" w:rsidR="00FD47B7" w:rsidRDefault="00FD47B7">
            <w:pPr>
              <w:spacing w:line="240" w:lineRule="auto"/>
              <w:jc w:val="both"/>
            </w:pPr>
            <w:r>
              <w:t>Kangaroo Island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B387B7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228EBF39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4EC486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D62DFC" w14:textId="77777777" w:rsidR="00FD47B7" w:rsidRDefault="00FD47B7">
            <w:pPr>
              <w:spacing w:line="240" w:lineRule="auto"/>
              <w:jc w:val="both"/>
            </w:pPr>
            <w:r>
              <w:t>30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AEE633" w14:textId="77777777" w:rsidR="00FD47B7" w:rsidRDefault="00FD47B7">
            <w:pPr>
              <w:spacing w:line="240" w:lineRule="auto"/>
              <w:jc w:val="both"/>
            </w:pPr>
            <w:r>
              <w:t>Kangaroo Island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C22193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7D990922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4AB7BC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7792D2" w14:textId="77777777" w:rsidR="00FD47B7" w:rsidRDefault="00FD47B7">
            <w:pPr>
              <w:spacing w:line="240" w:lineRule="auto"/>
              <w:jc w:val="both"/>
            </w:pPr>
            <w:r>
              <w:t>31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484EDD" w14:textId="77777777" w:rsidR="00FD47B7" w:rsidRDefault="00FD47B7">
            <w:pPr>
              <w:spacing w:line="240" w:lineRule="auto"/>
              <w:jc w:val="both"/>
            </w:pPr>
            <w:r>
              <w:t>Lobethal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06668D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798CF5AF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005C5A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Austrelap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ramsayi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E3E466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BE1910" w14:textId="77777777" w:rsidR="00FD47B7" w:rsidRDefault="00FD47B7">
            <w:pPr>
              <w:spacing w:line="240" w:lineRule="auto"/>
              <w:jc w:val="both"/>
            </w:pPr>
            <w:r>
              <w:t>Barrington Tops N.S.W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D445F7" w14:textId="77777777" w:rsidR="00FD47B7" w:rsidRDefault="00FD47B7">
            <w:pPr>
              <w:spacing w:line="240" w:lineRule="auto"/>
              <w:jc w:val="both"/>
            </w:pPr>
            <w:r>
              <w:t>Theo Tasoulis</w:t>
            </w:r>
          </w:p>
        </w:tc>
      </w:tr>
      <w:tr w:rsidR="00FD47B7" w14:paraId="7E832E7B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BA3C6D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Austrelap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superbu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ACF333" w14:textId="77777777" w:rsidR="00FD47B7" w:rsidRDefault="00FD47B7">
            <w:pPr>
              <w:spacing w:line="240" w:lineRule="auto"/>
              <w:jc w:val="both"/>
            </w:pPr>
            <w:r>
              <w:t>89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FA9797" w14:textId="77777777" w:rsidR="00FD47B7" w:rsidRDefault="00FD47B7">
            <w:pPr>
              <w:spacing w:line="240" w:lineRule="auto"/>
              <w:jc w:val="both"/>
            </w:pPr>
            <w:r>
              <w:t>Melbourne VIC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9627D7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2A4CF861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9B1A8D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563C10" w14:textId="77777777" w:rsidR="00FD47B7" w:rsidRDefault="00FD47B7">
            <w:pPr>
              <w:spacing w:line="240" w:lineRule="auto"/>
              <w:jc w:val="both"/>
            </w:pPr>
            <w:r>
              <w:t>90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4AE510" w14:textId="77777777" w:rsidR="00FD47B7" w:rsidRDefault="00FD47B7">
            <w:pPr>
              <w:spacing w:line="240" w:lineRule="auto"/>
              <w:jc w:val="both"/>
            </w:pPr>
            <w:r>
              <w:t>Melbourne VIC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4279F1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5AAEE5FB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E17561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Demans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psammophi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6109C5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C083E3" w14:textId="77777777" w:rsidR="00FD47B7" w:rsidRDefault="00FD47B7">
            <w:pPr>
              <w:spacing w:line="240" w:lineRule="auto"/>
              <w:jc w:val="both"/>
            </w:pPr>
            <w:r>
              <w:t>Newcastle N.S.W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907394" w14:textId="77777777" w:rsidR="00FD47B7" w:rsidRDefault="00FD47B7">
            <w:pPr>
              <w:spacing w:line="240" w:lineRule="auto"/>
              <w:jc w:val="both"/>
            </w:pPr>
            <w:r>
              <w:t>Daniel Stace</w:t>
            </w:r>
          </w:p>
        </w:tc>
      </w:tr>
      <w:tr w:rsidR="00FD47B7" w14:paraId="3959119C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B9B9A3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134176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C31BE5" w14:textId="77777777" w:rsidR="00FD47B7" w:rsidRDefault="00FD47B7">
            <w:pPr>
              <w:spacing w:line="240" w:lineRule="auto"/>
              <w:jc w:val="both"/>
            </w:pPr>
            <w:r>
              <w:t>Brisbane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11EA5F" w14:textId="77777777" w:rsidR="00FD47B7" w:rsidRDefault="00FD47B7">
            <w:pPr>
              <w:spacing w:line="240" w:lineRule="auto"/>
              <w:jc w:val="both"/>
            </w:pPr>
            <w:r>
              <w:t>Richie Gilbert</w:t>
            </w:r>
          </w:p>
        </w:tc>
      </w:tr>
      <w:tr w:rsidR="00FD47B7" w14:paraId="55F212BF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055202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Demans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torquata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27E361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4AD31C" w14:textId="77777777" w:rsidR="00FD47B7" w:rsidRDefault="00FD47B7">
            <w:pPr>
              <w:spacing w:line="240" w:lineRule="auto"/>
              <w:jc w:val="both"/>
            </w:pPr>
            <w:r>
              <w:t>Airlie Beach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91AEF8" w14:textId="77777777" w:rsidR="00FD47B7" w:rsidRDefault="00FD47B7">
            <w:pPr>
              <w:spacing w:line="240" w:lineRule="auto"/>
              <w:jc w:val="both"/>
            </w:pPr>
            <w:r>
              <w:t xml:space="preserve">Kylee </w:t>
            </w:r>
            <w:proofErr w:type="spellStart"/>
            <w:r>
              <w:t>Gray</w:t>
            </w:r>
            <w:proofErr w:type="spellEnd"/>
          </w:p>
        </w:tc>
      </w:tr>
      <w:tr w:rsidR="00FD47B7" w14:paraId="77AE6B32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C5FB22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Demans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vestigiata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4027B6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403B38" w14:textId="77777777" w:rsidR="00FD47B7" w:rsidRDefault="00FD47B7">
            <w:pPr>
              <w:spacing w:line="240" w:lineRule="auto"/>
              <w:jc w:val="both"/>
            </w:pPr>
            <w:r>
              <w:t>Bowen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2CC5D5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27DB1EF3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534FCD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296862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962349" w14:textId="77777777" w:rsidR="00FD47B7" w:rsidRDefault="00FD47B7">
            <w:pPr>
              <w:spacing w:line="240" w:lineRule="auto"/>
              <w:jc w:val="both"/>
            </w:pPr>
            <w:r>
              <w:t>Rockhampton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D47D63" w14:textId="77777777" w:rsidR="00FD47B7" w:rsidRDefault="00FD47B7">
            <w:pPr>
              <w:spacing w:line="240" w:lineRule="auto"/>
              <w:jc w:val="both"/>
            </w:pPr>
            <w:r>
              <w:t xml:space="preserve">Callan </w:t>
            </w:r>
            <w:proofErr w:type="spellStart"/>
            <w:r>
              <w:t>Crigan</w:t>
            </w:r>
            <w:proofErr w:type="spellEnd"/>
          </w:p>
        </w:tc>
      </w:tr>
      <w:tr w:rsidR="00FD47B7" w14:paraId="042EA21F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3F1DE8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Denison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devisi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6B07A7" w14:textId="77777777" w:rsidR="00FD47B7" w:rsidRDefault="00FD47B7">
            <w:pPr>
              <w:spacing w:line="240" w:lineRule="auto"/>
              <w:jc w:val="both"/>
            </w:pPr>
            <w:r>
              <w:t>DD5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11583F" w14:textId="77777777" w:rsidR="00FD47B7" w:rsidRDefault="00FD47B7">
            <w:pPr>
              <w:spacing w:line="240" w:lineRule="auto"/>
              <w:jc w:val="both"/>
            </w:pPr>
            <w:r>
              <w:t>Glenmorgan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736D23" w14:textId="77777777" w:rsidR="00FD47B7" w:rsidRDefault="00FD47B7">
            <w:pPr>
              <w:spacing w:line="240" w:lineRule="auto"/>
              <w:jc w:val="both"/>
            </w:pPr>
            <w:r>
              <w:t>Richie Gilbert</w:t>
            </w:r>
          </w:p>
        </w:tc>
      </w:tr>
      <w:tr w:rsidR="00FD47B7" w14:paraId="0134C6BE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0E40E7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DC95E4" w14:textId="77777777" w:rsidR="00FD47B7" w:rsidRDefault="00FD47B7">
            <w:pPr>
              <w:spacing w:line="240" w:lineRule="auto"/>
              <w:jc w:val="both"/>
            </w:pPr>
            <w:r>
              <w:t>DD6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6F199B" w14:textId="77777777" w:rsidR="00FD47B7" w:rsidRDefault="00FD47B7">
            <w:pPr>
              <w:spacing w:line="240" w:lineRule="auto"/>
              <w:jc w:val="both"/>
            </w:pPr>
            <w:r>
              <w:t>Glenmorgan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36179D" w14:textId="77777777" w:rsidR="00FD47B7" w:rsidRDefault="00FD47B7">
            <w:pPr>
              <w:spacing w:line="240" w:lineRule="auto"/>
              <w:jc w:val="both"/>
            </w:pPr>
            <w:r>
              <w:t>Richie Gilbert</w:t>
            </w:r>
          </w:p>
        </w:tc>
      </w:tr>
      <w:tr w:rsidR="00FD47B7" w14:paraId="31679216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B91F4B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F269E6" w14:textId="77777777" w:rsidR="00FD47B7" w:rsidRDefault="00FD47B7">
            <w:pPr>
              <w:spacing w:line="240" w:lineRule="auto"/>
              <w:jc w:val="both"/>
            </w:pPr>
            <w:r>
              <w:t>DD7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D55FD7" w14:textId="77777777" w:rsidR="00FD47B7" w:rsidRDefault="00FD47B7">
            <w:pPr>
              <w:spacing w:line="240" w:lineRule="auto"/>
              <w:jc w:val="both"/>
            </w:pPr>
            <w:r>
              <w:t>Glenmorgan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CA994B" w14:textId="77777777" w:rsidR="00FD47B7" w:rsidRDefault="00FD47B7">
            <w:pPr>
              <w:spacing w:line="240" w:lineRule="auto"/>
              <w:jc w:val="both"/>
            </w:pPr>
            <w:r>
              <w:t>Richie Gilbert</w:t>
            </w:r>
          </w:p>
        </w:tc>
      </w:tr>
      <w:tr w:rsidR="00FD47B7" w14:paraId="09D86BFC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5C268A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3F7718" w14:textId="77777777" w:rsidR="00FD47B7" w:rsidRDefault="00FD47B7">
            <w:pPr>
              <w:spacing w:line="240" w:lineRule="auto"/>
              <w:jc w:val="both"/>
            </w:pPr>
            <w:r>
              <w:t>DD8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C88A0B" w14:textId="77777777" w:rsidR="00FD47B7" w:rsidRDefault="00FD47B7">
            <w:pPr>
              <w:spacing w:line="240" w:lineRule="auto"/>
              <w:jc w:val="both"/>
            </w:pPr>
            <w:r>
              <w:t>Glenmorgan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6495ED" w14:textId="77777777" w:rsidR="00FD47B7" w:rsidRDefault="00FD47B7">
            <w:pPr>
              <w:spacing w:line="240" w:lineRule="auto"/>
              <w:jc w:val="both"/>
            </w:pPr>
            <w:r>
              <w:t>Richie Gilbert</w:t>
            </w:r>
          </w:p>
        </w:tc>
      </w:tr>
      <w:tr w:rsidR="00FD47B7" w14:paraId="221199DD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B34F94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00C0F9" w14:textId="77777777" w:rsidR="00FD47B7" w:rsidRDefault="00FD47B7">
            <w:pPr>
              <w:spacing w:line="240" w:lineRule="auto"/>
              <w:jc w:val="both"/>
            </w:pPr>
            <w:r>
              <w:t>DD9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F7F2FD" w14:textId="77777777" w:rsidR="00FD47B7" w:rsidRDefault="00FD47B7">
            <w:pPr>
              <w:spacing w:line="240" w:lineRule="auto"/>
              <w:jc w:val="both"/>
            </w:pPr>
            <w:r>
              <w:t>Glenmorgan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31A848" w14:textId="77777777" w:rsidR="00FD47B7" w:rsidRDefault="00FD47B7">
            <w:pPr>
              <w:spacing w:line="240" w:lineRule="auto"/>
              <w:jc w:val="both"/>
            </w:pPr>
            <w:r>
              <w:t>Richie Gilbert</w:t>
            </w:r>
          </w:p>
        </w:tc>
      </w:tr>
      <w:tr w:rsidR="00FD47B7" w14:paraId="17AE34B9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48869C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Denisoni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maculata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60C18D" w14:textId="77777777" w:rsidR="00FD47B7" w:rsidRDefault="00FD47B7">
            <w:pPr>
              <w:spacing w:line="240" w:lineRule="auto"/>
              <w:jc w:val="both"/>
            </w:pPr>
            <w:r>
              <w:t>DM1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EDFE82" w14:textId="77777777" w:rsidR="00FD47B7" w:rsidRDefault="00FD47B7">
            <w:pPr>
              <w:spacing w:line="240" w:lineRule="auto"/>
              <w:jc w:val="both"/>
            </w:pPr>
            <w:proofErr w:type="spellStart"/>
            <w:r>
              <w:t>Eaglefield</w:t>
            </w:r>
            <w:proofErr w:type="spellEnd"/>
            <w:r>
              <w:t xml:space="preserve">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49BB96" w14:textId="77777777" w:rsidR="00FD47B7" w:rsidRDefault="00FD47B7">
            <w:pPr>
              <w:spacing w:line="240" w:lineRule="auto"/>
              <w:jc w:val="both"/>
            </w:pPr>
            <w:r>
              <w:t>Brendan Schembri</w:t>
            </w:r>
          </w:p>
        </w:tc>
      </w:tr>
      <w:tr w:rsidR="00FD47B7" w14:paraId="76069FCF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295EC6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2582EE" w14:textId="77777777" w:rsidR="00FD47B7" w:rsidRDefault="00FD47B7">
            <w:pPr>
              <w:spacing w:line="240" w:lineRule="auto"/>
              <w:jc w:val="both"/>
            </w:pPr>
            <w:r>
              <w:t>DM2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1CDCB8" w14:textId="77777777" w:rsidR="00FD47B7" w:rsidRDefault="00FD47B7">
            <w:pPr>
              <w:spacing w:line="240" w:lineRule="auto"/>
              <w:jc w:val="both"/>
            </w:pPr>
            <w:proofErr w:type="spellStart"/>
            <w:r>
              <w:t>Eaglefield</w:t>
            </w:r>
            <w:proofErr w:type="spellEnd"/>
            <w:r>
              <w:t xml:space="preserve">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4C6D37" w14:textId="77777777" w:rsidR="00FD47B7" w:rsidRDefault="00FD47B7">
            <w:pPr>
              <w:spacing w:line="240" w:lineRule="auto"/>
              <w:jc w:val="both"/>
            </w:pPr>
            <w:r>
              <w:t>Brendan Schembri</w:t>
            </w:r>
          </w:p>
        </w:tc>
      </w:tr>
      <w:tr w:rsidR="00FD47B7" w14:paraId="4B0945C0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2DB751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DE86A7" w14:textId="77777777" w:rsidR="00FD47B7" w:rsidRDefault="00FD47B7">
            <w:pPr>
              <w:spacing w:line="240" w:lineRule="auto"/>
              <w:jc w:val="both"/>
            </w:pPr>
            <w:r>
              <w:t>DM3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E081A0" w14:textId="77777777" w:rsidR="00FD47B7" w:rsidRDefault="00FD47B7">
            <w:pPr>
              <w:spacing w:line="240" w:lineRule="auto"/>
              <w:jc w:val="both"/>
            </w:pPr>
            <w:proofErr w:type="spellStart"/>
            <w:r>
              <w:t>Eaglefield</w:t>
            </w:r>
            <w:proofErr w:type="spellEnd"/>
            <w:r>
              <w:t xml:space="preserve">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D97924" w14:textId="77777777" w:rsidR="00FD47B7" w:rsidRDefault="00FD47B7">
            <w:pPr>
              <w:spacing w:line="240" w:lineRule="auto"/>
              <w:jc w:val="both"/>
            </w:pPr>
            <w:r>
              <w:t>Brendan Schembri</w:t>
            </w:r>
          </w:p>
        </w:tc>
      </w:tr>
      <w:tr w:rsidR="00FD47B7" w14:paraId="616EA4AA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C5B157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31213B" w14:textId="77777777" w:rsidR="00FD47B7" w:rsidRDefault="00FD47B7">
            <w:pPr>
              <w:spacing w:line="240" w:lineRule="auto"/>
              <w:jc w:val="both"/>
            </w:pPr>
            <w:r>
              <w:t>DM4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D4D157" w14:textId="77777777" w:rsidR="00FD47B7" w:rsidRDefault="00FD47B7">
            <w:pPr>
              <w:spacing w:line="240" w:lineRule="auto"/>
              <w:jc w:val="both"/>
            </w:pPr>
            <w:proofErr w:type="spellStart"/>
            <w:r>
              <w:t>Eaglefield</w:t>
            </w:r>
            <w:proofErr w:type="spellEnd"/>
            <w:r>
              <w:t xml:space="preserve">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6FC894" w14:textId="77777777" w:rsidR="00FD47B7" w:rsidRDefault="00FD47B7">
            <w:pPr>
              <w:spacing w:line="240" w:lineRule="auto"/>
              <w:jc w:val="both"/>
            </w:pPr>
            <w:r>
              <w:t>Brendan Schembri</w:t>
            </w:r>
          </w:p>
        </w:tc>
      </w:tr>
      <w:tr w:rsidR="00FD47B7" w14:paraId="34189D0D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AFF1DC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Echiopsi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curta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DE788A" w14:textId="77777777" w:rsidR="00FD47B7" w:rsidRDefault="00FD47B7">
            <w:pPr>
              <w:spacing w:line="240" w:lineRule="auto"/>
              <w:jc w:val="both"/>
            </w:pPr>
            <w:r>
              <w:t>EC1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C30419" w14:textId="77777777" w:rsidR="00FD47B7" w:rsidRDefault="00FD47B7">
            <w:pPr>
              <w:spacing w:line="240" w:lineRule="auto"/>
              <w:jc w:val="both"/>
            </w:pPr>
            <w:proofErr w:type="spellStart"/>
            <w:r>
              <w:t>s.e.</w:t>
            </w:r>
            <w:proofErr w:type="spellEnd"/>
            <w:r>
              <w:t xml:space="preserve"> of Perth W.A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81153D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64885C6F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4DD809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65A2B7" w14:textId="77777777" w:rsidR="00FD47B7" w:rsidRDefault="00FD47B7">
            <w:pPr>
              <w:spacing w:line="240" w:lineRule="auto"/>
              <w:jc w:val="both"/>
            </w:pPr>
            <w:r>
              <w:t>EC2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203154" w14:textId="77777777" w:rsidR="00FD47B7" w:rsidRDefault="00FD47B7">
            <w:pPr>
              <w:spacing w:line="240" w:lineRule="auto"/>
              <w:jc w:val="both"/>
            </w:pPr>
            <w:r>
              <w:t>West coast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113E1B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067277AE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4F0B3A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6EA868" w14:textId="77777777" w:rsidR="00FD47B7" w:rsidRDefault="00FD47B7">
            <w:pPr>
              <w:spacing w:line="240" w:lineRule="auto"/>
              <w:jc w:val="both"/>
            </w:pPr>
            <w:r>
              <w:t>EC3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3F6CAE" w14:textId="77777777" w:rsidR="00FD47B7" w:rsidRDefault="00FD47B7">
            <w:pPr>
              <w:spacing w:line="240" w:lineRule="auto"/>
              <w:jc w:val="both"/>
            </w:pPr>
            <w:r>
              <w:t>West coast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393351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03E4D992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660C19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Elapognathu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coronatu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EB1CA3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B64EEF" w14:textId="77777777" w:rsidR="00FD47B7" w:rsidRDefault="00FD47B7">
            <w:pPr>
              <w:spacing w:line="240" w:lineRule="auto"/>
              <w:jc w:val="both"/>
            </w:pPr>
            <w:r>
              <w:t>Jerramungup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FF3018" w14:textId="77777777" w:rsidR="00FD47B7" w:rsidRDefault="00FD47B7">
            <w:pPr>
              <w:spacing w:line="240" w:lineRule="auto"/>
              <w:jc w:val="both"/>
            </w:pPr>
            <w:r>
              <w:t>Ross McGibbon</w:t>
            </w:r>
          </w:p>
        </w:tc>
      </w:tr>
      <w:tr w:rsidR="00FD47B7" w14:paraId="592BDB83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7B6923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Hemiaspi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dameli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7D5F47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BCC823" w14:textId="77777777" w:rsidR="00FD47B7" w:rsidRDefault="00FD47B7">
            <w:pPr>
              <w:spacing w:line="240" w:lineRule="auto"/>
              <w:jc w:val="both"/>
            </w:pPr>
            <w:r>
              <w:t>Kogan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56BA09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378C9D40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910E2E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Hoplocephalu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bitorquatu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D9A92B" w14:textId="77777777" w:rsidR="00FD47B7" w:rsidRDefault="00FD47B7">
            <w:pPr>
              <w:spacing w:line="240" w:lineRule="auto"/>
              <w:jc w:val="both"/>
            </w:pPr>
            <w:r>
              <w:t>HB5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3BA1C6" w14:textId="77777777" w:rsidR="00FD47B7" w:rsidRDefault="00FD47B7">
            <w:pPr>
              <w:spacing w:line="240" w:lineRule="auto"/>
              <w:jc w:val="both"/>
            </w:pPr>
            <w:r>
              <w:t>15km west of Dalby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BA20E5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6B2C1B93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797299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2E22F5" w14:textId="77777777" w:rsidR="00FD47B7" w:rsidRDefault="00FD47B7">
            <w:pPr>
              <w:spacing w:line="240" w:lineRule="auto"/>
              <w:jc w:val="both"/>
            </w:pPr>
            <w:r>
              <w:t>HB8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0006DE" w14:textId="77777777" w:rsidR="00FD47B7" w:rsidRDefault="00FD47B7">
            <w:pPr>
              <w:spacing w:line="240" w:lineRule="auto"/>
              <w:jc w:val="both"/>
            </w:pPr>
            <w:r>
              <w:t>15km west of Dalby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1441C5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093AED8E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2ABDBB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BD74FF" w14:textId="77777777" w:rsidR="00FD47B7" w:rsidRDefault="00FD47B7">
            <w:pPr>
              <w:spacing w:line="240" w:lineRule="auto"/>
              <w:jc w:val="both"/>
            </w:pPr>
            <w:r>
              <w:t>HB9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3E07BD" w14:textId="77777777" w:rsidR="00FD47B7" w:rsidRDefault="00FD47B7">
            <w:pPr>
              <w:spacing w:line="240" w:lineRule="auto"/>
              <w:jc w:val="both"/>
            </w:pPr>
            <w:r>
              <w:t>Emerald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BBEB34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0D9860D3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B814E3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Hoplocephalu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bungaroide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061A11" w14:textId="77777777" w:rsidR="00FD47B7" w:rsidRDefault="00FD47B7">
            <w:pPr>
              <w:spacing w:line="240" w:lineRule="auto"/>
              <w:jc w:val="both"/>
            </w:pPr>
            <w:r>
              <w:t>1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22AA3C" w14:textId="77777777" w:rsidR="00FD47B7" w:rsidRDefault="00FD47B7">
            <w:pPr>
              <w:spacing w:line="240" w:lineRule="auto"/>
              <w:jc w:val="both"/>
            </w:pPr>
            <w:r>
              <w:t>Captive bre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E99225" w14:textId="77777777" w:rsidR="00FD47B7" w:rsidRDefault="00FD47B7">
            <w:pPr>
              <w:spacing w:line="240" w:lineRule="auto"/>
              <w:jc w:val="both"/>
            </w:pPr>
            <w:r>
              <w:t xml:space="preserve">Simon </w:t>
            </w:r>
            <w:proofErr w:type="spellStart"/>
            <w:r>
              <w:t>Tresseder</w:t>
            </w:r>
            <w:proofErr w:type="spellEnd"/>
          </w:p>
        </w:tc>
      </w:tr>
      <w:tr w:rsidR="00FD47B7" w14:paraId="3B0B69B8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C727CA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4E3F82" w14:textId="77777777" w:rsidR="00FD47B7" w:rsidRDefault="00FD47B7">
            <w:pPr>
              <w:spacing w:line="240" w:lineRule="auto"/>
              <w:jc w:val="both"/>
            </w:pPr>
            <w:r>
              <w:t>2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E730DF" w14:textId="77777777" w:rsidR="00FD47B7" w:rsidRDefault="00FD47B7">
            <w:pPr>
              <w:spacing w:line="240" w:lineRule="auto"/>
              <w:jc w:val="both"/>
            </w:pPr>
            <w:r>
              <w:t>Captive bre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4AC243" w14:textId="77777777" w:rsidR="00FD47B7" w:rsidRDefault="00FD47B7">
            <w:pPr>
              <w:spacing w:line="240" w:lineRule="auto"/>
              <w:jc w:val="both"/>
            </w:pPr>
            <w:r>
              <w:t xml:space="preserve">Simon </w:t>
            </w:r>
            <w:proofErr w:type="spellStart"/>
            <w:r>
              <w:t>Tresseder</w:t>
            </w:r>
            <w:proofErr w:type="spellEnd"/>
          </w:p>
        </w:tc>
      </w:tr>
      <w:tr w:rsidR="00FD47B7" w14:paraId="1ED42D2F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E38878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F72828" w14:textId="77777777" w:rsidR="00FD47B7" w:rsidRDefault="00FD47B7">
            <w:pPr>
              <w:spacing w:line="240" w:lineRule="auto"/>
              <w:jc w:val="both"/>
            </w:pPr>
            <w:r>
              <w:t>BH3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CC41BA" w14:textId="77777777" w:rsidR="00FD47B7" w:rsidRDefault="00FD47B7">
            <w:pPr>
              <w:spacing w:line="240" w:lineRule="auto"/>
              <w:jc w:val="both"/>
            </w:pPr>
            <w:r>
              <w:t>Captive bre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024315" w14:textId="77777777" w:rsidR="00FD47B7" w:rsidRDefault="00FD47B7">
            <w:pPr>
              <w:spacing w:line="240" w:lineRule="auto"/>
              <w:jc w:val="both"/>
            </w:pPr>
            <w:r>
              <w:t>Captive bred</w:t>
            </w:r>
          </w:p>
        </w:tc>
      </w:tr>
      <w:tr w:rsidR="00FD47B7" w14:paraId="40E620A6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D63286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Hoplocephalu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stephensi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5D1F56" w14:textId="77777777" w:rsidR="00FD47B7" w:rsidRDefault="00FD47B7">
            <w:pPr>
              <w:spacing w:line="240" w:lineRule="auto"/>
              <w:jc w:val="both"/>
            </w:pPr>
            <w:r>
              <w:t>W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880C39" w14:textId="77777777" w:rsidR="00FD47B7" w:rsidRDefault="00FD47B7">
            <w:pPr>
              <w:spacing w:line="240" w:lineRule="auto"/>
              <w:jc w:val="both"/>
            </w:pPr>
            <w:r>
              <w:t>Cooranbong N.S.W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49A25A" w14:textId="77777777" w:rsidR="00FD47B7" w:rsidRDefault="00FD47B7">
            <w:pPr>
              <w:spacing w:line="240" w:lineRule="auto"/>
              <w:jc w:val="both"/>
            </w:pPr>
            <w:r>
              <w:t>Stephan Mahony</w:t>
            </w:r>
          </w:p>
        </w:tc>
      </w:tr>
      <w:tr w:rsidR="00FD47B7" w14:paraId="4F8A17AC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7F64DB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4D1C9F" w14:textId="77777777" w:rsidR="00FD47B7" w:rsidRDefault="00FD47B7">
            <w:pPr>
              <w:spacing w:line="240" w:lineRule="auto"/>
              <w:jc w:val="both"/>
            </w:pPr>
            <w:r>
              <w:t>B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4FCB4B" w14:textId="77777777" w:rsidR="00FD47B7" w:rsidRDefault="00FD47B7">
            <w:pPr>
              <w:spacing w:line="240" w:lineRule="auto"/>
              <w:jc w:val="both"/>
            </w:pPr>
            <w:proofErr w:type="spellStart"/>
            <w:r>
              <w:t>Bunghwal</w:t>
            </w:r>
            <w:proofErr w:type="spellEnd"/>
            <w:r>
              <w:t xml:space="preserve"> N.S.W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36B351" w14:textId="77777777" w:rsidR="00FD47B7" w:rsidRDefault="00FD47B7">
            <w:pPr>
              <w:spacing w:line="240" w:lineRule="auto"/>
              <w:jc w:val="both"/>
            </w:pPr>
            <w:r>
              <w:t>Theo Tasoulis</w:t>
            </w:r>
          </w:p>
        </w:tc>
      </w:tr>
      <w:tr w:rsidR="00FD47B7" w14:paraId="44F188BA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BAF4E0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Notechi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scutatu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513BF2" w14:textId="77777777" w:rsidR="00FD47B7" w:rsidRDefault="00FD47B7">
            <w:pPr>
              <w:spacing w:line="240" w:lineRule="auto"/>
              <w:jc w:val="both"/>
            </w:pPr>
            <w:r>
              <w:t>305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759572" w14:textId="77777777" w:rsidR="00FD47B7" w:rsidRDefault="00FD47B7">
            <w:pPr>
              <w:spacing w:line="240" w:lineRule="auto"/>
              <w:jc w:val="both"/>
            </w:pPr>
            <w:r>
              <w:t>Lake Alexandrina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F30AC8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4D594F67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171AE5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6F7611" w14:textId="77777777" w:rsidR="00FD47B7" w:rsidRDefault="00FD47B7">
            <w:pPr>
              <w:spacing w:line="240" w:lineRule="auto"/>
              <w:jc w:val="both"/>
            </w:pPr>
            <w:r>
              <w:t>308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1150D4" w14:textId="77777777" w:rsidR="00FD47B7" w:rsidRDefault="00FD47B7">
            <w:pPr>
              <w:spacing w:line="240" w:lineRule="auto"/>
              <w:jc w:val="both"/>
            </w:pPr>
            <w:r>
              <w:t>Lake Alexandrina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56B48D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2C4C175F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47F583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A28D4A" w14:textId="77777777" w:rsidR="00FD47B7" w:rsidRDefault="00FD47B7">
            <w:pPr>
              <w:spacing w:line="240" w:lineRule="auto"/>
              <w:jc w:val="both"/>
            </w:pPr>
            <w:r>
              <w:t>404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131C8A" w14:textId="77777777" w:rsidR="00FD47B7" w:rsidRDefault="00FD47B7">
            <w:pPr>
              <w:spacing w:line="240" w:lineRule="auto"/>
              <w:jc w:val="both"/>
            </w:pPr>
            <w:r>
              <w:t>Lake Alexandrina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3A86A4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3A623802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297086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CEBCCB" w14:textId="77777777" w:rsidR="00FD47B7" w:rsidRDefault="00FD47B7">
            <w:pPr>
              <w:spacing w:line="240" w:lineRule="auto"/>
              <w:jc w:val="both"/>
            </w:pPr>
            <w:r>
              <w:t>350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2D71D2" w14:textId="77777777" w:rsidR="00FD47B7" w:rsidRDefault="00FD47B7">
            <w:pPr>
              <w:spacing w:line="240" w:lineRule="auto"/>
              <w:jc w:val="both"/>
            </w:pPr>
            <w:r>
              <w:t>Melbourne VIC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743000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10A41852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0B6D8E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76CFB5" w14:textId="77777777" w:rsidR="00FD47B7" w:rsidRDefault="00FD47B7">
            <w:pPr>
              <w:spacing w:line="240" w:lineRule="auto"/>
              <w:jc w:val="both"/>
            </w:pPr>
            <w:r>
              <w:t>353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0B148B" w14:textId="77777777" w:rsidR="00FD47B7" w:rsidRDefault="00FD47B7">
            <w:pPr>
              <w:spacing w:line="240" w:lineRule="auto"/>
              <w:jc w:val="both"/>
            </w:pPr>
            <w:r>
              <w:t>Melbourne VIC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1FDE67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0EAB7581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45C1DB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2AADA6" w14:textId="77777777" w:rsidR="00FD47B7" w:rsidRDefault="00FD47B7">
            <w:pPr>
              <w:spacing w:line="240" w:lineRule="auto"/>
              <w:jc w:val="both"/>
            </w:pPr>
            <w:r>
              <w:t>354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5490E7" w14:textId="77777777" w:rsidR="00FD47B7" w:rsidRDefault="00FD47B7">
            <w:pPr>
              <w:spacing w:line="240" w:lineRule="auto"/>
              <w:jc w:val="both"/>
            </w:pPr>
            <w:r>
              <w:t>Melbourne VIC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479F00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30D4D62B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C799AC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5F4416" w14:textId="77777777" w:rsidR="00FD47B7" w:rsidRDefault="00FD47B7">
            <w:pPr>
              <w:spacing w:line="240" w:lineRule="auto"/>
              <w:jc w:val="both"/>
            </w:pPr>
            <w:r>
              <w:t>444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C3C959" w14:textId="77777777" w:rsidR="00FD47B7" w:rsidRDefault="00FD47B7">
            <w:pPr>
              <w:spacing w:line="240" w:lineRule="auto"/>
              <w:jc w:val="both"/>
            </w:pPr>
            <w:proofErr w:type="spellStart"/>
            <w:r>
              <w:t>Heardsman</w:t>
            </w:r>
            <w:proofErr w:type="spellEnd"/>
            <w:r>
              <w:t xml:space="preserve"> Lake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102E81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218A758F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28F826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C4C369" w14:textId="77777777" w:rsidR="00FD47B7" w:rsidRDefault="00FD47B7">
            <w:pPr>
              <w:spacing w:line="240" w:lineRule="auto"/>
              <w:jc w:val="both"/>
            </w:pPr>
            <w:r>
              <w:t>446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898BDB" w14:textId="77777777" w:rsidR="00FD47B7" w:rsidRDefault="00FD47B7">
            <w:pPr>
              <w:spacing w:line="240" w:lineRule="auto"/>
              <w:jc w:val="both"/>
            </w:pPr>
            <w:r>
              <w:t>Carnac Island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C71C02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0E689D4B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CCBA1A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Oxyuranu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microlepidotu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0C5867" w14:textId="77777777" w:rsidR="00FD47B7" w:rsidRDefault="00FD47B7">
            <w:pPr>
              <w:spacing w:line="240" w:lineRule="auto"/>
              <w:jc w:val="both"/>
            </w:pPr>
            <w:r>
              <w:t>Pooled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A842E8" w14:textId="77777777" w:rsidR="00FD47B7" w:rsidRDefault="00FD47B7">
            <w:pPr>
              <w:spacing w:line="240" w:lineRule="auto"/>
              <w:jc w:val="both"/>
            </w:pPr>
            <w:r>
              <w:t>Goyder’s Lagoon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1B8FCD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68DA997F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66F66C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Oxyuranu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scutellatu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088592" w14:textId="77777777" w:rsidR="00FD47B7" w:rsidRDefault="00FD47B7">
            <w:pPr>
              <w:spacing w:line="240" w:lineRule="auto"/>
              <w:jc w:val="both"/>
            </w:pPr>
            <w:r>
              <w:t>GL 258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F900F0" w14:textId="77777777" w:rsidR="00FD47B7" w:rsidRDefault="00FD47B7">
            <w:pPr>
              <w:spacing w:line="240" w:lineRule="auto"/>
              <w:jc w:val="both"/>
            </w:pPr>
            <w:r>
              <w:t>Gladstone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A5DB4C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7797F729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3F8165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53B485" w14:textId="77777777" w:rsidR="00FD47B7" w:rsidRDefault="00FD47B7">
            <w:pPr>
              <w:spacing w:line="240" w:lineRule="auto"/>
              <w:jc w:val="both"/>
            </w:pPr>
            <w:r>
              <w:t>C 419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4107F6" w14:textId="77777777" w:rsidR="00FD47B7" w:rsidRDefault="00FD47B7">
            <w:pPr>
              <w:spacing w:line="240" w:lineRule="auto"/>
              <w:jc w:val="both"/>
            </w:pPr>
            <w:r>
              <w:t>Cooktown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DB6AAB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5654C624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F1E652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1D862C" w14:textId="77777777" w:rsidR="00FD47B7" w:rsidRDefault="00FD47B7">
            <w:pPr>
              <w:spacing w:line="240" w:lineRule="auto"/>
              <w:jc w:val="both"/>
            </w:pPr>
            <w:r>
              <w:t>SI 1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B10A2B" w14:textId="77777777" w:rsidR="00FD47B7" w:rsidRDefault="00FD47B7">
            <w:pPr>
              <w:spacing w:line="240" w:lineRule="auto"/>
              <w:jc w:val="both"/>
            </w:pPr>
            <w:r>
              <w:t>Saibai Island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DFF8B3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0617AFF1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422820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Oxyuranus</w:t>
            </w:r>
            <w:proofErr w:type="spellEnd"/>
            <w:r>
              <w:rPr>
                <w:i/>
              </w:rPr>
              <w:t xml:space="preserve"> temporalis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0A0D52" w14:textId="77777777" w:rsidR="00FD47B7" w:rsidRDefault="00FD47B7">
            <w:pPr>
              <w:spacing w:line="240" w:lineRule="auto"/>
              <w:jc w:val="both"/>
            </w:pPr>
            <w:r>
              <w:t>Pooled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ADD763" w14:textId="77777777" w:rsidR="00FD47B7" w:rsidRDefault="00FD47B7">
            <w:pPr>
              <w:spacing w:line="240" w:lineRule="auto"/>
              <w:jc w:val="both"/>
            </w:pPr>
            <w:proofErr w:type="spellStart"/>
            <w:r>
              <w:t>Ilkurlka</w:t>
            </w:r>
            <w:proofErr w:type="spellEnd"/>
            <w:r>
              <w:t xml:space="preserve"> Roadhouse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2CA738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673FE982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C5648D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Parasuta</w:t>
            </w:r>
            <w:proofErr w:type="spellEnd"/>
            <w:r>
              <w:rPr>
                <w:i/>
              </w:rPr>
              <w:t xml:space="preserve"> flagellum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AF684E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4142E4" w14:textId="77777777" w:rsidR="00FD47B7" w:rsidRDefault="00FD47B7">
            <w:pPr>
              <w:spacing w:line="240" w:lineRule="auto"/>
              <w:jc w:val="both"/>
            </w:pPr>
            <w:r>
              <w:t>Cooma N.S.W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AFF467" w14:textId="77777777" w:rsidR="00FD47B7" w:rsidRDefault="00FD47B7">
            <w:pPr>
              <w:spacing w:line="240" w:lineRule="auto"/>
              <w:jc w:val="both"/>
            </w:pPr>
            <w:r>
              <w:t>Stephen Mahony</w:t>
            </w:r>
          </w:p>
        </w:tc>
      </w:tr>
      <w:tr w:rsidR="00FD47B7" w14:paraId="46AA01C9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EE151E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Parasut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monachu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ACE129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46C3C0" w14:textId="77777777" w:rsidR="00FD47B7" w:rsidRDefault="00FD47B7">
            <w:pPr>
              <w:spacing w:line="240" w:lineRule="auto"/>
              <w:jc w:val="both"/>
            </w:pPr>
            <w:r>
              <w:t>Pilbara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D07F21" w14:textId="77777777" w:rsidR="00FD47B7" w:rsidRDefault="00FD47B7">
            <w:pPr>
              <w:spacing w:line="240" w:lineRule="auto"/>
              <w:jc w:val="both"/>
            </w:pPr>
            <w:r>
              <w:t>Brian Bush</w:t>
            </w:r>
          </w:p>
        </w:tc>
      </w:tr>
      <w:tr w:rsidR="00FD47B7" w14:paraId="4CAC56E5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134BF9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Pseudechi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australi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563BAB" w14:textId="77777777" w:rsidR="00FD47B7" w:rsidRDefault="00FD47B7">
            <w:pPr>
              <w:spacing w:line="240" w:lineRule="auto"/>
              <w:jc w:val="both"/>
            </w:pPr>
            <w:r>
              <w:t>108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3BC90C" w14:textId="77777777" w:rsidR="00FD47B7" w:rsidRDefault="00FD47B7">
            <w:pPr>
              <w:spacing w:line="240" w:lineRule="auto"/>
              <w:jc w:val="both"/>
            </w:pPr>
            <w:r>
              <w:t>Renmark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9C8522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578AE1E9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8E7E77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964498" w14:textId="77777777" w:rsidR="00FD47B7" w:rsidRDefault="00FD47B7">
            <w:pPr>
              <w:spacing w:line="240" w:lineRule="auto"/>
              <w:jc w:val="both"/>
            </w:pPr>
            <w:r>
              <w:t>128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D238E2" w14:textId="77777777" w:rsidR="00FD47B7" w:rsidRDefault="00FD47B7">
            <w:pPr>
              <w:spacing w:line="240" w:lineRule="auto"/>
              <w:jc w:val="both"/>
            </w:pPr>
            <w:r>
              <w:t>Renmark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DD22BF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1C582ABC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099079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F829DB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6A7D5E" w14:textId="77777777" w:rsidR="00FD47B7" w:rsidRDefault="00FD47B7">
            <w:pPr>
              <w:spacing w:line="240" w:lineRule="auto"/>
              <w:jc w:val="both"/>
            </w:pPr>
            <w:r>
              <w:t>Windorah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584B92" w14:textId="77777777" w:rsidR="00FD47B7" w:rsidRDefault="00FD47B7">
            <w:pPr>
              <w:spacing w:line="240" w:lineRule="auto"/>
              <w:jc w:val="both"/>
            </w:pPr>
            <w:r>
              <w:t>Theo Tasoulis</w:t>
            </w:r>
          </w:p>
        </w:tc>
      </w:tr>
      <w:tr w:rsidR="00FD47B7" w14:paraId="75DD989A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6C2A29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Pseudechi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butleri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9A6C1E" w14:textId="77777777" w:rsidR="00FD47B7" w:rsidRDefault="00FD47B7">
            <w:pPr>
              <w:spacing w:line="240" w:lineRule="auto"/>
              <w:jc w:val="both"/>
            </w:pPr>
            <w:r>
              <w:t>PB3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32933C" w14:textId="77777777" w:rsidR="00FD47B7" w:rsidRDefault="00FD47B7">
            <w:pPr>
              <w:spacing w:line="240" w:lineRule="auto"/>
              <w:jc w:val="both"/>
            </w:pPr>
            <w:r>
              <w:t>Cue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476AEB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5BA857AA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3446FA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93C88C" w14:textId="77777777" w:rsidR="00FD47B7" w:rsidRDefault="00FD47B7">
            <w:pPr>
              <w:spacing w:line="240" w:lineRule="auto"/>
              <w:jc w:val="both"/>
            </w:pPr>
            <w:r>
              <w:t>PB4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819A00" w14:textId="77777777" w:rsidR="00FD47B7" w:rsidRDefault="00FD47B7">
            <w:pPr>
              <w:spacing w:line="240" w:lineRule="auto"/>
              <w:jc w:val="both"/>
            </w:pPr>
            <w:r>
              <w:t>Cue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FD9E22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407BC206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380260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Psudechi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colletti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C0131C" w14:textId="77777777" w:rsidR="00FD47B7" w:rsidRDefault="00FD47B7">
            <w:pPr>
              <w:spacing w:line="240" w:lineRule="auto"/>
              <w:jc w:val="both"/>
            </w:pPr>
            <w:r>
              <w:t>PC 45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AA0B24" w14:textId="77777777" w:rsidR="00FD47B7" w:rsidRDefault="00FD47B7">
            <w:pPr>
              <w:spacing w:line="240" w:lineRule="auto"/>
              <w:jc w:val="both"/>
            </w:pPr>
            <w:r>
              <w:t>Captive bre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7A221F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12168AE5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CF33F3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08CDF7" w14:textId="77777777" w:rsidR="00FD47B7" w:rsidRDefault="00FD47B7">
            <w:pPr>
              <w:spacing w:line="240" w:lineRule="auto"/>
              <w:jc w:val="both"/>
            </w:pPr>
            <w:r>
              <w:t>PC 46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D24AA9" w14:textId="77777777" w:rsidR="00FD47B7" w:rsidRDefault="00FD47B7">
            <w:pPr>
              <w:spacing w:line="240" w:lineRule="auto"/>
              <w:jc w:val="both"/>
            </w:pPr>
            <w:r>
              <w:t>Captive bre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86E546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322BEE9C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DB2C37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Pseudechi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guttatu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3BF639" w14:textId="77777777" w:rsidR="00FD47B7" w:rsidRDefault="00FD47B7">
            <w:pPr>
              <w:spacing w:line="240" w:lineRule="auto"/>
              <w:jc w:val="both"/>
            </w:pPr>
            <w:r>
              <w:t>13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61C40B" w14:textId="77777777" w:rsidR="00FD47B7" w:rsidRDefault="00FD47B7">
            <w:pPr>
              <w:spacing w:line="240" w:lineRule="auto"/>
              <w:jc w:val="both"/>
            </w:pPr>
            <w:r>
              <w:t>Lake Broadwater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AAC3F3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349D256C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6DAC64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7B55E0" w14:textId="77777777" w:rsidR="00FD47B7" w:rsidRDefault="00FD47B7">
            <w:pPr>
              <w:spacing w:line="240" w:lineRule="auto"/>
              <w:jc w:val="both"/>
            </w:pPr>
            <w:r>
              <w:t>16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9A56ED" w14:textId="77777777" w:rsidR="00FD47B7" w:rsidRDefault="00FD47B7">
            <w:pPr>
              <w:spacing w:line="240" w:lineRule="auto"/>
              <w:jc w:val="both"/>
            </w:pPr>
            <w:r>
              <w:t>Unknown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05B928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665EFEEB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B17DAC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Pseudechi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papuanu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2EF65E" w14:textId="77777777" w:rsidR="00FD47B7" w:rsidRDefault="00FD47B7">
            <w:pPr>
              <w:spacing w:line="240" w:lineRule="auto"/>
              <w:jc w:val="both"/>
            </w:pPr>
            <w:r>
              <w:t>PAP 1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AE478C" w14:textId="77777777" w:rsidR="00FD47B7" w:rsidRDefault="00FD47B7">
            <w:pPr>
              <w:spacing w:line="240" w:lineRule="auto"/>
              <w:jc w:val="both"/>
            </w:pPr>
            <w:r>
              <w:t>Saibai Island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FB7FB4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05898EC7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66781A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1A6B84" w14:textId="77777777" w:rsidR="00FD47B7" w:rsidRDefault="00FD47B7">
            <w:pPr>
              <w:spacing w:line="240" w:lineRule="auto"/>
              <w:jc w:val="both"/>
            </w:pPr>
            <w:r>
              <w:t>PAP 2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9B7A46" w14:textId="77777777" w:rsidR="00FD47B7" w:rsidRDefault="00FD47B7">
            <w:pPr>
              <w:spacing w:line="240" w:lineRule="auto"/>
              <w:jc w:val="both"/>
            </w:pPr>
            <w:r>
              <w:t>Saibai Island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AEA8AB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209C9EC0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3715EE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50F054" w14:textId="77777777" w:rsidR="00FD47B7" w:rsidRDefault="00FD47B7">
            <w:pPr>
              <w:spacing w:line="240" w:lineRule="auto"/>
              <w:jc w:val="both"/>
            </w:pPr>
            <w:r>
              <w:t>PAP 3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208814" w14:textId="77777777" w:rsidR="00FD47B7" w:rsidRDefault="00FD47B7">
            <w:pPr>
              <w:spacing w:line="240" w:lineRule="auto"/>
              <w:jc w:val="both"/>
            </w:pPr>
            <w:r>
              <w:t>Saibai Island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113EA2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5BC28EC9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82F3AF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Pseudechi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porphyriacu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CB4270" w14:textId="77777777" w:rsidR="00FD47B7" w:rsidRDefault="00FD47B7">
            <w:pPr>
              <w:spacing w:line="240" w:lineRule="auto"/>
              <w:jc w:val="both"/>
            </w:pPr>
            <w:r>
              <w:t>87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C08F91" w14:textId="77777777" w:rsidR="00FD47B7" w:rsidRDefault="00FD47B7">
            <w:pPr>
              <w:spacing w:line="240" w:lineRule="auto"/>
              <w:jc w:val="both"/>
            </w:pPr>
            <w:r>
              <w:t>Tanunda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506F16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33F5B1A8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EC8F28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Pseudonaj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guttata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3CDF13" w14:textId="77777777" w:rsidR="00FD47B7" w:rsidRDefault="00FD47B7">
            <w:pPr>
              <w:spacing w:line="240" w:lineRule="auto"/>
              <w:jc w:val="both"/>
            </w:pPr>
            <w:r>
              <w:t>SB 20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46CB2B" w14:textId="77777777" w:rsidR="00FD47B7" w:rsidRDefault="00FD47B7">
            <w:pPr>
              <w:spacing w:line="240" w:lineRule="auto"/>
              <w:jc w:val="both"/>
            </w:pPr>
            <w:r>
              <w:t>Ilfracombe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ED26C8" w14:textId="77777777" w:rsidR="00FD47B7" w:rsidRDefault="00FD47B7">
            <w:pPr>
              <w:spacing w:line="240" w:lineRule="auto"/>
              <w:jc w:val="both"/>
            </w:pPr>
            <w:r>
              <w:t>Theo Tasoulis</w:t>
            </w:r>
          </w:p>
        </w:tc>
      </w:tr>
      <w:tr w:rsidR="00FD47B7" w14:paraId="4EF77C16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AD3C31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EB0C8D" w14:textId="77777777" w:rsidR="00FD47B7" w:rsidRDefault="00FD47B7">
            <w:pPr>
              <w:spacing w:line="240" w:lineRule="auto"/>
              <w:jc w:val="both"/>
            </w:pPr>
            <w:r>
              <w:t>SB 22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4D54A9" w14:textId="77777777" w:rsidR="00FD47B7" w:rsidRDefault="00FD47B7">
            <w:pPr>
              <w:spacing w:line="240" w:lineRule="auto"/>
              <w:jc w:val="both"/>
            </w:pPr>
            <w:r>
              <w:t>Ilfracombe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B5D6A0" w14:textId="77777777" w:rsidR="00FD47B7" w:rsidRDefault="00FD47B7">
            <w:pPr>
              <w:spacing w:line="240" w:lineRule="auto"/>
              <w:jc w:val="both"/>
            </w:pPr>
            <w:r>
              <w:t>Theo Tasoulis</w:t>
            </w:r>
          </w:p>
        </w:tc>
      </w:tr>
      <w:tr w:rsidR="00FD47B7" w14:paraId="1FFD29FF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60282B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Pseudonaj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modesta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F1BABD" w14:textId="77777777" w:rsidR="00FD47B7" w:rsidRDefault="00FD47B7">
            <w:pPr>
              <w:spacing w:line="240" w:lineRule="auto"/>
              <w:jc w:val="both"/>
            </w:pPr>
            <w:r>
              <w:t>PM 11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959237" w14:textId="77777777" w:rsidR="00FD47B7" w:rsidRDefault="00FD47B7">
            <w:pPr>
              <w:spacing w:line="240" w:lineRule="auto"/>
              <w:jc w:val="both"/>
            </w:pPr>
            <w:r>
              <w:t>Stonehenge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17329B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44D2185A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40CC44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E92220" w14:textId="77777777" w:rsidR="00FD47B7" w:rsidRDefault="00FD47B7">
            <w:pPr>
              <w:spacing w:line="240" w:lineRule="auto"/>
              <w:jc w:val="both"/>
            </w:pPr>
            <w:r>
              <w:t>PM 2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CEDBCC" w14:textId="77777777" w:rsidR="00FD47B7" w:rsidRDefault="00FD47B7">
            <w:pPr>
              <w:spacing w:line="240" w:lineRule="auto"/>
              <w:jc w:val="both"/>
            </w:pPr>
            <w:r>
              <w:t>Stonehenge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D30777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3D1B53C5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FD1068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6B4C35" w14:textId="77777777" w:rsidR="00FD47B7" w:rsidRDefault="00FD47B7">
            <w:pPr>
              <w:spacing w:line="240" w:lineRule="auto"/>
              <w:jc w:val="both"/>
            </w:pPr>
            <w:r>
              <w:t>PM 12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5772B5" w14:textId="77777777" w:rsidR="00FD47B7" w:rsidRDefault="00FD47B7">
            <w:pPr>
              <w:spacing w:line="240" w:lineRule="auto"/>
              <w:jc w:val="both"/>
            </w:pPr>
            <w:r>
              <w:t>115km n of Meekatharra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D86159" w14:textId="77777777" w:rsidR="00FD47B7" w:rsidRDefault="00FD47B7">
            <w:pPr>
              <w:spacing w:line="240" w:lineRule="auto"/>
              <w:jc w:val="both"/>
            </w:pPr>
            <w:r>
              <w:t>Brian Bush</w:t>
            </w:r>
          </w:p>
        </w:tc>
      </w:tr>
      <w:tr w:rsidR="00FD47B7" w14:paraId="1469BD75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698E7F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8C877C" w14:textId="77777777" w:rsidR="00FD47B7" w:rsidRDefault="00FD47B7">
            <w:pPr>
              <w:spacing w:line="240" w:lineRule="auto"/>
              <w:jc w:val="both"/>
            </w:pPr>
            <w:r>
              <w:t>PM 13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3688B9" w14:textId="77777777" w:rsidR="00FD47B7" w:rsidRDefault="00FD47B7">
            <w:pPr>
              <w:spacing w:line="240" w:lineRule="auto"/>
              <w:jc w:val="both"/>
            </w:pPr>
            <w:r>
              <w:t>Carnarvon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27F188" w14:textId="77777777" w:rsidR="00FD47B7" w:rsidRDefault="00FD47B7">
            <w:pPr>
              <w:spacing w:line="240" w:lineRule="auto"/>
              <w:jc w:val="both"/>
            </w:pPr>
            <w:r>
              <w:t>Brian Bush</w:t>
            </w:r>
          </w:p>
        </w:tc>
      </w:tr>
      <w:tr w:rsidR="00FD47B7" w14:paraId="52A4F8CD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95FD2F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1EB916" w14:textId="77777777" w:rsidR="00FD47B7" w:rsidRDefault="00FD47B7">
            <w:pPr>
              <w:spacing w:line="240" w:lineRule="auto"/>
              <w:jc w:val="both"/>
            </w:pPr>
            <w:r>
              <w:t>PM 14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AF3FA3" w14:textId="77777777" w:rsidR="00FD47B7" w:rsidRDefault="00FD47B7">
            <w:pPr>
              <w:spacing w:line="240" w:lineRule="auto"/>
              <w:jc w:val="both"/>
            </w:pPr>
            <w:r>
              <w:t>Carnarvon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28FDFF" w14:textId="77777777" w:rsidR="00FD47B7" w:rsidRDefault="00FD47B7">
            <w:pPr>
              <w:spacing w:line="240" w:lineRule="auto"/>
              <w:jc w:val="both"/>
            </w:pPr>
            <w:r>
              <w:t>Brian Bush</w:t>
            </w:r>
          </w:p>
        </w:tc>
      </w:tr>
      <w:tr w:rsidR="00FD47B7" w14:paraId="06A028CC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E9B029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Pseudonaj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textili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17C6A6" w14:textId="77777777" w:rsidR="00FD47B7" w:rsidRDefault="00FD47B7">
            <w:pPr>
              <w:spacing w:line="240" w:lineRule="auto"/>
              <w:jc w:val="both"/>
            </w:pPr>
            <w:r>
              <w:t>S.A. 474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2C9929" w14:textId="77777777" w:rsidR="00FD47B7" w:rsidRDefault="00FD47B7">
            <w:pPr>
              <w:spacing w:line="240" w:lineRule="auto"/>
              <w:jc w:val="both"/>
            </w:pPr>
            <w:r>
              <w:t>Rowland Flat S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FC7EFB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50BE4AD2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49C3C5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E8361B" w14:textId="77777777" w:rsidR="00FD47B7" w:rsidRDefault="00FD47B7">
            <w:pPr>
              <w:spacing w:line="240" w:lineRule="auto"/>
              <w:jc w:val="both"/>
            </w:pPr>
            <w:r>
              <w:t>A.S. 3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7085F8" w14:textId="77777777" w:rsidR="00FD47B7" w:rsidRDefault="00FD47B7">
            <w:pPr>
              <w:spacing w:line="240" w:lineRule="auto"/>
              <w:jc w:val="both"/>
            </w:pPr>
            <w:r>
              <w:t>Alice Springs N.T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D064F8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5BB124A3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493421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61A7A9" w14:textId="77777777" w:rsidR="00FD47B7" w:rsidRDefault="00FD47B7">
            <w:pPr>
              <w:spacing w:line="240" w:lineRule="auto"/>
              <w:jc w:val="both"/>
            </w:pPr>
            <w:r>
              <w:t>N.S.W. 1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69D7CA" w14:textId="77777777" w:rsidR="00FD47B7" w:rsidRDefault="00FD47B7">
            <w:pPr>
              <w:spacing w:line="240" w:lineRule="auto"/>
              <w:jc w:val="both"/>
            </w:pPr>
            <w:r>
              <w:t>Singleton N.S.W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88083E" w14:textId="77777777" w:rsidR="00FD47B7" w:rsidRDefault="00FD47B7">
            <w:pPr>
              <w:spacing w:line="240" w:lineRule="auto"/>
              <w:jc w:val="both"/>
            </w:pPr>
            <w:r>
              <w:t>Theo Tasoulis</w:t>
            </w:r>
          </w:p>
        </w:tc>
      </w:tr>
      <w:tr w:rsidR="00FD47B7" w14:paraId="719C3828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D773A2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Rhinoplocephalu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boschmai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7BCF57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CE0D02" w14:textId="77777777" w:rsidR="00FD47B7" w:rsidRDefault="00FD47B7">
            <w:pPr>
              <w:spacing w:line="240" w:lineRule="auto"/>
              <w:jc w:val="both"/>
            </w:pPr>
            <w:r>
              <w:t>Charters Towers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D5B562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20A6B6DB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234248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Rhinoplocephalu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nigrescen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B27F6E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CF4613" w14:textId="77777777" w:rsidR="00FD47B7" w:rsidRDefault="00FD47B7">
            <w:pPr>
              <w:spacing w:line="240" w:lineRule="auto"/>
              <w:jc w:val="both"/>
            </w:pPr>
            <w:r>
              <w:t>Calliope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C019B2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1E480C49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C1A655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16DC40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0C6722" w14:textId="77777777" w:rsidR="00FD47B7" w:rsidRDefault="00FD47B7">
            <w:pPr>
              <w:spacing w:line="240" w:lineRule="auto"/>
              <w:jc w:val="both"/>
            </w:pPr>
            <w:r>
              <w:t>Newcastle N.S.W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DD3BB3" w14:textId="77777777" w:rsidR="00FD47B7" w:rsidRDefault="00FD47B7">
            <w:pPr>
              <w:spacing w:line="240" w:lineRule="auto"/>
              <w:jc w:val="both"/>
            </w:pPr>
            <w:r>
              <w:t>Theo Tasoulis</w:t>
            </w:r>
          </w:p>
        </w:tc>
      </w:tr>
      <w:tr w:rsidR="00FD47B7" w14:paraId="56626D10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0C0038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Rhinoplocephalus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pallidiceps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714AEB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540CC2" w14:textId="77777777" w:rsidR="00FD47B7" w:rsidRDefault="00FD47B7">
            <w:pPr>
              <w:spacing w:line="240" w:lineRule="auto"/>
              <w:jc w:val="both"/>
            </w:pPr>
            <w:r>
              <w:t>Darwin N.T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7A6431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67286485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FEE0AC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Sut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fasciata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FDE282" w14:textId="77777777" w:rsidR="00FD47B7" w:rsidRDefault="00FD47B7">
            <w:pPr>
              <w:spacing w:line="240" w:lineRule="auto"/>
              <w:jc w:val="both"/>
            </w:pPr>
            <w:r>
              <w:t>SF1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E7354C" w14:textId="77777777" w:rsidR="00FD47B7" w:rsidRDefault="00FD47B7">
            <w:pPr>
              <w:spacing w:line="240" w:lineRule="auto"/>
              <w:jc w:val="both"/>
            </w:pPr>
            <w:r>
              <w:t>75km s of Karratha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F4748F" w14:textId="77777777" w:rsidR="00FD47B7" w:rsidRDefault="00FD47B7">
            <w:pPr>
              <w:spacing w:line="240" w:lineRule="auto"/>
              <w:jc w:val="both"/>
            </w:pPr>
            <w:r>
              <w:t>Brian Bush</w:t>
            </w:r>
          </w:p>
        </w:tc>
      </w:tr>
      <w:tr w:rsidR="00FD47B7" w14:paraId="2B7CBD3D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A5229A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2D3115" w14:textId="77777777" w:rsidR="00FD47B7" w:rsidRDefault="00FD47B7">
            <w:pPr>
              <w:spacing w:line="240" w:lineRule="auto"/>
              <w:jc w:val="both"/>
            </w:pPr>
            <w:r>
              <w:t>SF2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C0C2E0" w14:textId="77777777" w:rsidR="00FD47B7" w:rsidRDefault="00FD47B7">
            <w:pPr>
              <w:spacing w:line="240" w:lineRule="auto"/>
              <w:jc w:val="both"/>
            </w:pPr>
            <w:r>
              <w:t>Cue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00F9D1" w14:textId="77777777" w:rsidR="00FD47B7" w:rsidRDefault="00FD47B7">
            <w:pPr>
              <w:spacing w:line="240" w:lineRule="auto"/>
              <w:jc w:val="both"/>
            </w:pPr>
            <w:r>
              <w:t>Brian Bush</w:t>
            </w:r>
          </w:p>
        </w:tc>
      </w:tr>
      <w:tr w:rsidR="00FD47B7" w14:paraId="151954AB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749FBB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20A937" w14:textId="77777777" w:rsidR="00FD47B7" w:rsidRDefault="00FD47B7">
            <w:pPr>
              <w:spacing w:line="240" w:lineRule="auto"/>
              <w:jc w:val="both"/>
            </w:pPr>
            <w:r>
              <w:t>SF3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088C8E" w14:textId="77777777" w:rsidR="00FD47B7" w:rsidRDefault="00FD47B7">
            <w:pPr>
              <w:spacing w:line="240" w:lineRule="auto"/>
              <w:jc w:val="both"/>
            </w:pPr>
            <w:r>
              <w:t>Carnarvon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04FAE0" w14:textId="77777777" w:rsidR="00FD47B7" w:rsidRDefault="00FD47B7">
            <w:pPr>
              <w:spacing w:line="240" w:lineRule="auto"/>
              <w:jc w:val="both"/>
            </w:pPr>
            <w:r>
              <w:t>Brian Bush</w:t>
            </w:r>
          </w:p>
        </w:tc>
      </w:tr>
      <w:tr w:rsidR="00FD47B7" w14:paraId="0617D2A4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D1F02D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Sut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punctata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F7AFD6" w14:textId="77777777" w:rsidR="00FD47B7" w:rsidRDefault="00FD47B7">
            <w:pPr>
              <w:spacing w:line="240" w:lineRule="auto"/>
              <w:jc w:val="both"/>
            </w:pPr>
            <w:r>
              <w:t>SP3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217525" w14:textId="77777777" w:rsidR="00FD47B7" w:rsidRDefault="00FD47B7">
            <w:pPr>
              <w:spacing w:line="240" w:lineRule="auto"/>
              <w:jc w:val="both"/>
            </w:pPr>
            <w:r>
              <w:t xml:space="preserve">100km </w:t>
            </w:r>
            <w:proofErr w:type="spellStart"/>
            <w:r>
              <w:t>sse</w:t>
            </w:r>
            <w:proofErr w:type="spellEnd"/>
            <w:r>
              <w:t xml:space="preserve"> of Fitzroy Crossing W.A.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97BC1A" w14:textId="77777777" w:rsidR="00FD47B7" w:rsidRDefault="00FD47B7">
            <w:pPr>
              <w:spacing w:line="240" w:lineRule="auto"/>
              <w:jc w:val="both"/>
            </w:pPr>
            <w:r>
              <w:t>Brian Bush</w:t>
            </w:r>
          </w:p>
        </w:tc>
      </w:tr>
      <w:tr w:rsidR="00FD47B7" w14:paraId="10886E52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F8A2F6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9098DA" w14:textId="77777777" w:rsidR="00FD47B7" w:rsidRDefault="00FD47B7">
            <w:pPr>
              <w:spacing w:line="240" w:lineRule="auto"/>
              <w:jc w:val="both"/>
            </w:pPr>
            <w:r>
              <w:t>SP4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44A2BC" w14:textId="77777777" w:rsidR="00FD47B7" w:rsidRDefault="00FD47B7">
            <w:pPr>
              <w:spacing w:line="240" w:lineRule="auto"/>
              <w:jc w:val="both"/>
            </w:pPr>
            <w:r>
              <w:t>150km s of Halls Creek W.A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23E156" w14:textId="77777777" w:rsidR="00FD47B7" w:rsidRDefault="00FD47B7">
            <w:pPr>
              <w:spacing w:line="240" w:lineRule="auto"/>
              <w:jc w:val="both"/>
            </w:pPr>
            <w:r>
              <w:t>Brian Bush</w:t>
            </w:r>
          </w:p>
        </w:tc>
      </w:tr>
      <w:tr w:rsidR="00FD47B7" w14:paraId="4DEE3E01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FCFD9A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Sut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suta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99F786" w14:textId="77777777" w:rsidR="00FD47B7" w:rsidRDefault="00FD47B7">
            <w:pPr>
              <w:spacing w:line="240" w:lineRule="auto"/>
              <w:jc w:val="both"/>
            </w:pPr>
            <w:r>
              <w:t>SS1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B9D62D" w14:textId="77777777" w:rsidR="00FD47B7" w:rsidRDefault="00FD47B7">
            <w:pPr>
              <w:spacing w:line="240" w:lineRule="auto"/>
              <w:jc w:val="both"/>
            </w:pPr>
            <w:r>
              <w:t>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5A57FC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208E76A4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CD95F0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FDEF68" w14:textId="77777777" w:rsidR="00FD47B7" w:rsidRDefault="00FD47B7">
            <w:pPr>
              <w:spacing w:line="240" w:lineRule="auto"/>
              <w:jc w:val="both"/>
            </w:pPr>
            <w:r>
              <w:t>SS2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D62CBF" w14:textId="77777777" w:rsidR="00FD47B7" w:rsidRDefault="00FD47B7">
            <w:pPr>
              <w:spacing w:line="240" w:lineRule="auto"/>
              <w:jc w:val="both"/>
            </w:pPr>
            <w:r>
              <w:t>Mary Kathleen Dam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7F4533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2EB177E7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6A4580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F903C2" w14:textId="77777777" w:rsidR="00FD47B7" w:rsidRDefault="00FD47B7">
            <w:pPr>
              <w:spacing w:line="240" w:lineRule="auto"/>
              <w:jc w:val="both"/>
            </w:pPr>
            <w:r>
              <w:t>SS3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121586" w14:textId="77777777" w:rsidR="00FD47B7" w:rsidRDefault="00FD47B7">
            <w:pPr>
              <w:spacing w:line="240" w:lineRule="auto"/>
              <w:jc w:val="both"/>
            </w:pPr>
            <w:r>
              <w:t>Dajarra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D08CAB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52D4763D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51B574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AB097D" w14:textId="77777777" w:rsidR="00FD47B7" w:rsidRDefault="00FD47B7">
            <w:pPr>
              <w:spacing w:line="240" w:lineRule="auto"/>
              <w:jc w:val="both"/>
            </w:pPr>
            <w:r>
              <w:t>SS4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980543" w14:textId="77777777" w:rsidR="00FD47B7" w:rsidRDefault="00FD47B7">
            <w:pPr>
              <w:spacing w:line="240" w:lineRule="auto"/>
              <w:jc w:val="both"/>
            </w:pPr>
            <w:r>
              <w:t>Mt Isa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0E90C4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07DB9508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C8D422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7EEB41" w14:textId="77777777" w:rsidR="00FD47B7" w:rsidRDefault="00FD47B7">
            <w:pPr>
              <w:spacing w:line="240" w:lineRule="auto"/>
              <w:jc w:val="both"/>
            </w:pPr>
            <w:r>
              <w:t>SS6</w:t>
            </w: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13DA5A" w14:textId="77777777" w:rsidR="00FD47B7" w:rsidRDefault="00FD47B7">
            <w:pPr>
              <w:spacing w:line="240" w:lineRule="auto"/>
              <w:jc w:val="both"/>
            </w:pPr>
            <w:r>
              <w:t>Glenmorgan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ACA24F" w14:textId="77777777" w:rsidR="00FD47B7" w:rsidRDefault="00FD47B7">
            <w:pPr>
              <w:spacing w:line="240" w:lineRule="auto"/>
              <w:jc w:val="both"/>
            </w:pPr>
            <w:r>
              <w:t>Nathan Dunstan</w:t>
            </w:r>
          </w:p>
        </w:tc>
      </w:tr>
      <w:tr w:rsidR="00FD47B7" w14:paraId="291125BE" w14:textId="77777777" w:rsidTr="00FD47B7">
        <w:tc>
          <w:tcPr>
            <w:tcW w:w="2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F10FB4" w14:textId="77777777" w:rsidR="00FD47B7" w:rsidRDefault="00FD47B7">
            <w:pPr>
              <w:spacing w:line="240" w:lineRule="auto"/>
              <w:jc w:val="both"/>
              <w:rPr>
                <w:i/>
              </w:rPr>
            </w:pPr>
            <w:proofErr w:type="spellStart"/>
            <w:r>
              <w:rPr>
                <w:i/>
              </w:rPr>
              <w:t>Vermicella</w:t>
            </w:r>
            <w:proofErr w:type="spellEnd"/>
            <w:r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annulata</w:t>
            </w:r>
            <w:proofErr w:type="spellEnd"/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F41DEA" w14:textId="77777777" w:rsidR="00FD47B7" w:rsidRDefault="00FD47B7">
            <w:pPr>
              <w:spacing w:line="240" w:lineRule="auto"/>
              <w:jc w:val="both"/>
            </w:pPr>
          </w:p>
        </w:tc>
        <w:tc>
          <w:tcPr>
            <w:tcW w:w="30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2C9CAE" w14:textId="77777777" w:rsidR="00FD47B7" w:rsidRDefault="00FD47B7">
            <w:pPr>
              <w:spacing w:line="240" w:lineRule="auto"/>
              <w:jc w:val="both"/>
            </w:pPr>
            <w:r>
              <w:t>Brisbane QLD</w:t>
            </w:r>
          </w:p>
        </w:tc>
        <w:tc>
          <w:tcPr>
            <w:tcW w:w="19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83B706" w14:textId="77777777" w:rsidR="00FD47B7" w:rsidRDefault="00FD47B7">
            <w:pPr>
              <w:spacing w:line="240" w:lineRule="auto"/>
              <w:jc w:val="both"/>
            </w:pPr>
            <w:r>
              <w:t>Richie Gilbert</w:t>
            </w:r>
          </w:p>
        </w:tc>
      </w:tr>
    </w:tbl>
    <w:p w14:paraId="11E1A538" w14:textId="77777777" w:rsidR="00FD47B7" w:rsidRDefault="00FD47B7" w:rsidP="00FD47B7">
      <w:pPr>
        <w:jc w:val="both"/>
      </w:pPr>
    </w:p>
    <w:p w14:paraId="2A884688" w14:textId="77777777" w:rsidR="00087E03" w:rsidRDefault="00087E03">
      <w:pPr>
        <w:spacing w:line="259" w:lineRule="auto"/>
        <w:rPr>
          <w:b/>
        </w:rPr>
      </w:pPr>
      <w:r>
        <w:rPr>
          <w:b/>
        </w:rPr>
        <w:br w:type="page"/>
      </w:r>
    </w:p>
    <w:p w14:paraId="5215511D" w14:textId="402A28FF" w:rsidR="00683454" w:rsidRDefault="00683454" w:rsidP="00683454">
      <w:pPr>
        <w:jc w:val="both"/>
        <w:rPr>
          <w:i/>
        </w:rPr>
      </w:pPr>
      <w:r>
        <w:rPr>
          <w:b/>
        </w:rPr>
        <w:t>Supplementary Fig 1</w:t>
      </w:r>
      <w:r>
        <w:t>. PLA</w:t>
      </w:r>
      <w:r w:rsidRPr="000949F5">
        <w:rPr>
          <w:sz w:val="18"/>
          <w:szCs w:val="18"/>
        </w:rPr>
        <w:t>2</w:t>
      </w:r>
      <w:r>
        <w:t xml:space="preserve"> activity reconstructed using square-change parsimony, analytically equivalent to a special case of likelihood (42), on a phylogeny </w:t>
      </w:r>
      <w:r>
        <w:fldChar w:fldCharType="begin"/>
      </w:r>
      <w:r>
        <w:instrText xml:space="preserve"> ADDIN EN.CITE &lt;EndNote&gt;&lt;Cite&gt;&lt;Author&gt;Lee&lt;/Author&gt;&lt;Year&gt;2016&lt;/Year&gt;&lt;RecNum&gt;1083&lt;/RecNum&gt;&lt;DisplayText&gt;(1)&lt;/DisplayText&gt;&lt;record&gt;&lt;rec-number&gt;1083&lt;/rec-number&gt;&lt;foreign-keys&gt;&lt;key app="EN" db-id="vz2twafz9fzftxe5d2c59xds9ex5vrsfw0f9" timestamp="1503366037"&gt;1083&lt;/key&gt;&lt;/foreign-keys&gt;&lt;ref-type name="Journal Article"&gt;17&lt;/ref-type&gt;&lt;contributors&gt;&lt;authors&gt;&lt;author&gt;Lee, Michael S. Y.&lt;/author&gt;&lt;author&gt;Sanders, Kate L.&lt;/author&gt;&lt;author&gt;King, Benedict&lt;/author&gt;&lt;author&gt;Palci, Alessandro&lt;/author&gt;&lt;/authors&gt;&lt;/contributors&gt;&lt;titles&gt;&lt;title&gt;Diversification rates and phenotypic evolution in venomous snakes (Elapidae)&lt;/title&gt;&lt;secondary-title&gt;Royal Society Open Science&lt;/secondary-title&gt;&lt;/titles&gt;&lt;periodical&gt;&lt;full-title&gt;Royal Society Open Science&lt;/full-title&gt;&lt;/periodical&gt;&lt;volume&gt;3&lt;/volume&gt;&lt;number&gt;1&lt;/number&gt;&lt;dates&gt;&lt;year&gt;2016&lt;/year&gt;&lt;/dates&gt;&lt;urls&gt;&lt;/urls&gt;&lt;electronic-resource-num&gt;10.1098/rsos.150277&lt;/electronic-resource-num&gt;&lt;/record&gt;&lt;/Cite&gt;&lt;/EndNote&gt;</w:instrText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 xml:space="preserve"> of 16 of the 17 genera tested (27 of the 37 species; </w:t>
      </w:r>
      <w:proofErr w:type="spellStart"/>
      <w:r w:rsidRPr="007204DE">
        <w:rPr>
          <w:i/>
        </w:rPr>
        <w:t>Hemiaspis</w:t>
      </w:r>
      <w:proofErr w:type="spellEnd"/>
      <w:r>
        <w:t xml:space="preserve"> has no PLA</w:t>
      </w:r>
      <w:r w:rsidRPr="000949F5">
        <w:rPr>
          <w:sz w:val="18"/>
          <w:szCs w:val="18"/>
        </w:rPr>
        <w:t>2</w:t>
      </w:r>
      <w:r>
        <w:rPr>
          <w:sz w:val="18"/>
          <w:szCs w:val="18"/>
        </w:rPr>
        <w:t xml:space="preserve"> </w:t>
      </w:r>
      <w:r>
        <w:t>data). The</w:t>
      </w:r>
      <w:r w:rsidRPr="00DB7F2D">
        <w:t xml:space="preserve"> </w:t>
      </w:r>
      <w:r>
        <w:t xml:space="preserve">Y-axis represents millions of years before present. Values had 1 added before log transformation (to avoid attempting to log 0 values, as any species with activity below the threshold of detection of 0.5 - unlogged value - was allocated a score of 0). Dotted vertical lines separate clades. Warmer colours (red) show higher activity; black is no activity; white is extreme uncertainty due to missing data in </w:t>
      </w:r>
      <w:proofErr w:type="spellStart"/>
      <w:r>
        <w:rPr>
          <w:i/>
        </w:rPr>
        <w:t>Hemiaspis</w:t>
      </w:r>
      <w:proofErr w:type="spellEnd"/>
      <w:r>
        <w:rPr>
          <w:i/>
        </w:rPr>
        <w:t>.</w:t>
      </w:r>
    </w:p>
    <w:p w14:paraId="2C738838" w14:textId="2FFD1D23" w:rsidR="00B10237" w:rsidRPr="00B10237" w:rsidRDefault="00B10237" w:rsidP="00683454">
      <w:pPr>
        <w:jc w:val="both"/>
        <w:rPr>
          <w:iCs/>
        </w:rPr>
      </w:pPr>
      <w:r w:rsidRPr="00B10237">
        <w:rPr>
          <w:iCs/>
          <w:noProof/>
        </w:rPr>
        <w:drawing>
          <wp:inline distT="0" distB="0" distL="0" distR="0" wp14:anchorId="2696FF41" wp14:editId="59EF0009">
            <wp:extent cx="5731510" cy="3813810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813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7F9464" w14:textId="77777777" w:rsidR="00B10237" w:rsidRDefault="00B10237">
      <w:pPr>
        <w:spacing w:line="259" w:lineRule="auto"/>
        <w:rPr>
          <w:b/>
        </w:rPr>
      </w:pPr>
      <w:r>
        <w:rPr>
          <w:b/>
        </w:rPr>
        <w:br w:type="page"/>
      </w:r>
    </w:p>
    <w:p w14:paraId="16D593FD" w14:textId="673D8E0E" w:rsidR="00683454" w:rsidRDefault="00683454" w:rsidP="00683454">
      <w:pPr>
        <w:jc w:val="both"/>
      </w:pPr>
      <w:r>
        <w:rPr>
          <w:b/>
        </w:rPr>
        <w:t>Supplementary Fig 2</w:t>
      </w:r>
      <w:r>
        <w:t xml:space="preserve">. </w:t>
      </w:r>
      <w:r>
        <w:rPr>
          <w:b/>
        </w:rPr>
        <w:t xml:space="preserve"> </w:t>
      </w:r>
      <w:r>
        <w:t xml:space="preserve">LAAO activity reconstructed using linear parsimony on a phylogeny </w:t>
      </w:r>
      <w:r>
        <w:fldChar w:fldCharType="begin"/>
      </w:r>
      <w:r>
        <w:instrText xml:space="preserve"> ADDIN EN.CITE &lt;EndNote&gt;&lt;Cite&gt;&lt;Author&gt;Lee&lt;/Author&gt;&lt;Year&gt;2016&lt;/Year&gt;&lt;RecNum&gt;1083&lt;/RecNum&gt;&lt;DisplayText&gt;(1)&lt;/DisplayText&gt;&lt;record&gt;&lt;rec-number&gt;1083&lt;/rec-number&gt;&lt;foreign-keys&gt;&lt;key app="EN" db-id="vz2twafz9fzftxe5d2c59xds9ex5vrsfw0f9" timestamp="1503366037"&gt;1083&lt;/key&gt;&lt;/foreign-keys&gt;&lt;ref-type name="Journal Article"&gt;17&lt;/ref-type&gt;&lt;contributors&gt;&lt;authors&gt;&lt;author&gt;Lee, Michael S. Y.&lt;/author&gt;&lt;author&gt;Sanders, Kate L.&lt;/author&gt;&lt;author&gt;King, Benedict&lt;/author&gt;&lt;author&gt;Palci, Alessandro&lt;/author&gt;&lt;/authors&gt;&lt;/contributors&gt;&lt;titles&gt;&lt;title&gt;Diversification rates and phenotypic evolution in venomous snakes (Elapidae)&lt;/title&gt;&lt;secondary-title&gt;Royal Society Open Science&lt;/secondary-title&gt;&lt;/titles&gt;&lt;periodical&gt;&lt;full-title&gt;Royal Society Open Science&lt;/full-title&gt;&lt;/periodical&gt;&lt;volume&gt;3&lt;/volume&gt;&lt;number&gt;1&lt;/number&gt;&lt;dates&gt;&lt;year&gt;2016&lt;/year&gt;&lt;/dates&gt;&lt;urls&gt;&lt;/urls&gt;&lt;electronic-resource-num&gt;10.1098/rsos.150277&lt;/electronic-resource-num&gt;&lt;/record&gt;&lt;/Cite&gt;&lt;/EndNote&gt;</w:instrText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 xml:space="preserve"> for all 17 genera tested (28 of the 39 species for which activity was measured).</w:t>
      </w:r>
      <w:r w:rsidRPr="009C1AEC">
        <w:t xml:space="preserve"> </w:t>
      </w:r>
      <w:r>
        <w:t xml:space="preserve"> Y-axis represents millions of years before present.</w:t>
      </w:r>
      <w:r w:rsidRPr="00E11E0D">
        <w:t xml:space="preserve"> </w:t>
      </w:r>
      <w:r>
        <w:t>Values had 1 added before log transformation (to avoid attempting to log 0 values, as any species with activity below the threshold of detection of 0.5 - unlogged value - was allocated a score of 0).  Dotted vertical lines separate clades. Warmer colours (red) show higher activity, black is no activity</w:t>
      </w:r>
    </w:p>
    <w:p w14:paraId="1A9B0B35" w14:textId="686E6865" w:rsidR="00683454" w:rsidRDefault="00151DEA" w:rsidP="00FD47B7">
      <w:pPr>
        <w:jc w:val="both"/>
      </w:pPr>
      <w:r w:rsidRPr="00151DEA">
        <w:rPr>
          <w:noProof/>
        </w:rPr>
        <w:drawing>
          <wp:inline distT="0" distB="0" distL="0" distR="0" wp14:anchorId="745E22B4" wp14:editId="0E47830A">
            <wp:extent cx="5731510" cy="3745230"/>
            <wp:effectExtent l="0" t="0" r="254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745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4909AFDE" w14:textId="77777777" w:rsidR="00683454" w:rsidRDefault="00683454" w:rsidP="00FD47B7">
      <w:pPr>
        <w:jc w:val="both"/>
      </w:pPr>
    </w:p>
    <w:p w14:paraId="13ACB9A8" w14:textId="77777777" w:rsidR="000B3EBC" w:rsidRDefault="002C454A"/>
    <w:sectPr w:rsidR="000B3EB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D47B7"/>
    <w:rsid w:val="00087E03"/>
    <w:rsid w:val="00151DEA"/>
    <w:rsid w:val="002C454A"/>
    <w:rsid w:val="00591AC5"/>
    <w:rsid w:val="00683454"/>
    <w:rsid w:val="00B10237"/>
    <w:rsid w:val="00C30070"/>
    <w:rsid w:val="00CA40E2"/>
    <w:rsid w:val="00FD47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B3471A"/>
  <w15:chartTrackingRefBased/>
  <w15:docId w15:val="{C1BC7802-C432-449C-9F55-2C3392CFC9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D47B7"/>
    <w:pPr>
      <w:spacing w:line="25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FD47B7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FD47B7"/>
    <w:rPr>
      <w:color w:val="954F72" w:themeColor="followedHyperlink"/>
      <w:u w:val="single"/>
    </w:rPr>
  </w:style>
  <w:style w:type="paragraph" w:customStyle="1" w:styleId="msonormal0">
    <w:name w:val="msonormal"/>
    <w:basedOn w:val="Normal"/>
    <w:rsid w:val="00FD47B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D47B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D47B7"/>
    <w:rPr>
      <w:sz w:val="20"/>
      <w:szCs w:val="20"/>
    </w:rPr>
  </w:style>
  <w:style w:type="paragraph" w:styleId="Header">
    <w:name w:val="header"/>
    <w:basedOn w:val="Normal"/>
    <w:link w:val="HeaderChar"/>
    <w:uiPriority w:val="99"/>
    <w:semiHidden/>
    <w:unhideWhenUsed/>
    <w:rsid w:val="00FD47B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FD47B7"/>
  </w:style>
  <w:style w:type="paragraph" w:styleId="Footer">
    <w:name w:val="footer"/>
    <w:basedOn w:val="Normal"/>
    <w:link w:val="FooterChar"/>
    <w:uiPriority w:val="99"/>
    <w:semiHidden/>
    <w:unhideWhenUsed/>
    <w:rsid w:val="00FD47B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D47B7"/>
  </w:style>
  <w:style w:type="paragraph" w:styleId="EndnoteText">
    <w:name w:val="endnote text"/>
    <w:basedOn w:val="Normal"/>
    <w:link w:val="EndnoteTextChar"/>
    <w:uiPriority w:val="99"/>
    <w:semiHidden/>
    <w:unhideWhenUsed/>
    <w:rsid w:val="00FD47B7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D47B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47B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4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D47B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47B7"/>
    <w:rPr>
      <w:rFonts w:ascii="Segoe UI" w:hAnsi="Segoe UI" w:cs="Segoe UI"/>
      <w:sz w:val="18"/>
      <w:szCs w:val="18"/>
    </w:rPr>
  </w:style>
  <w:style w:type="paragraph" w:styleId="Revision">
    <w:name w:val="Revision"/>
    <w:uiPriority w:val="99"/>
    <w:semiHidden/>
    <w:rsid w:val="00FD47B7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FD47B7"/>
    <w:pPr>
      <w:ind w:left="720"/>
      <w:contextualSpacing/>
    </w:pPr>
  </w:style>
  <w:style w:type="character" w:customStyle="1" w:styleId="EndNoteBibliographyTitleChar">
    <w:name w:val="EndNote Bibliography Title Char"/>
    <w:basedOn w:val="DefaultParagraphFont"/>
    <w:link w:val="EndNoteBibliographyTitle"/>
    <w:locked/>
    <w:rsid w:val="00FD47B7"/>
    <w:rPr>
      <w:rFonts w:ascii="Calibri" w:hAnsi="Calibri" w:cs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FD47B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FD47B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D47B7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D47B7"/>
    <w:rPr>
      <w:sz w:val="16"/>
      <w:szCs w:val="16"/>
    </w:rPr>
  </w:style>
  <w:style w:type="character" w:styleId="EndnoteReference">
    <w:name w:val="endnote reference"/>
    <w:basedOn w:val="DefaultParagraphFont"/>
    <w:uiPriority w:val="99"/>
    <w:semiHidden/>
    <w:unhideWhenUsed/>
    <w:rsid w:val="00FD47B7"/>
    <w:rPr>
      <w:vertAlign w:val="superscript"/>
    </w:rPr>
  </w:style>
  <w:style w:type="table" w:styleId="TableGrid">
    <w:name w:val="Table Grid"/>
    <w:basedOn w:val="TableNormal"/>
    <w:uiPriority w:val="39"/>
    <w:rsid w:val="00FD47B7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6522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emf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5989</Words>
  <Characters>34142</Characters>
  <Application>Microsoft Office Word</Application>
  <DocSecurity>0</DocSecurity>
  <Lines>284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0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ff Isbister</dc:creator>
  <cp:keywords/>
  <dc:description/>
  <cp:lastModifiedBy>Geoff Isbister</cp:lastModifiedBy>
  <cp:revision>2</cp:revision>
  <dcterms:created xsi:type="dcterms:W3CDTF">2020-01-02T04:38:00Z</dcterms:created>
  <dcterms:modified xsi:type="dcterms:W3CDTF">2020-01-02T04:38:00Z</dcterms:modified>
</cp:coreProperties>
</file>